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53120" behindDoc="0" locked="0" layoutInCell="1" allowOverlap="1" wp14:anchorId="1C0206A9" wp14:editId="14C63B9E">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55168" behindDoc="0" locked="0" layoutInCell="1" allowOverlap="1" wp14:anchorId="13E9D50C" wp14:editId="0C9EED20">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1D7A7B"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集体行为</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培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DA64D9">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r w:rsidRPr="00D22A8A">
        <w:rPr>
          <w:rFonts w:hint="eastAsia"/>
          <w:sz w:val="32"/>
          <w:szCs w:val="32"/>
        </w:rPr>
        <w:t>for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AB5DF8" w:rsidRDefault="00DF08AA" w:rsidP="001D1093">
      <w:pPr>
        <w:spacing w:beforeLines="100" w:before="312"/>
        <w:ind w:firstLineChars="0" w:firstLine="0"/>
        <w:jc w:val="center"/>
        <w:rPr>
          <w:b/>
          <w:sz w:val="32"/>
          <w:szCs w:val="32"/>
        </w:rPr>
      </w:pPr>
      <w:r>
        <w:rPr>
          <w:b/>
          <w:sz w:val="32"/>
          <w:szCs w:val="32"/>
        </w:rPr>
        <w:t xml:space="preserve">Research on the </w:t>
      </w:r>
      <w:r w:rsidR="00DC797B">
        <w:rPr>
          <w:b/>
          <w:sz w:val="32"/>
          <w:szCs w:val="32"/>
        </w:rPr>
        <w:t>R</w:t>
      </w:r>
      <w:r>
        <w:rPr>
          <w:b/>
          <w:sz w:val="32"/>
          <w:szCs w:val="32"/>
        </w:rPr>
        <w:t xml:space="preserve">ecognition and </w:t>
      </w:r>
      <w:r w:rsidR="00DC797B">
        <w:rPr>
          <w:b/>
          <w:sz w:val="32"/>
          <w:szCs w:val="32"/>
        </w:rPr>
        <w:t>S</w:t>
      </w:r>
      <w:r>
        <w:rPr>
          <w:b/>
          <w:sz w:val="32"/>
          <w:szCs w:val="32"/>
        </w:rPr>
        <w:t xml:space="preserve">imulation of </w:t>
      </w:r>
    </w:p>
    <w:p w:rsidR="0064649E" w:rsidRPr="00E76F42" w:rsidRDefault="00DC797B" w:rsidP="001D1093">
      <w:pPr>
        <w:spacing w:beforeLines="100" w:before="312"/>
        <w:ind w:firstLineChars="0" w:firstLine="0"/>
        <w:jc w:val="center"/>
        <w:rPr>
          <w:b/>
          <w:sz w:val="32"/>
          <w:szCs w:val="32"/>
        </w:rPr>
      </w:pPr>
      <w:r>
        <w:rPr>
          <w:b/>
          <w:sz w:val="32"/>
          <w:szCs w:val="32"/>
        </w:rPr>
        <w:t>C</w:t>
      </w:r>
      <w:r w:rsidR="00DF08AA">
        <w:rPr>
          <w:b/>
          <w:sz w:val="32"/>
          <w:szCs w:val="32"/>
        </w:rPr>
        <w:t xml:space="preserve">ollective </w:t>
      </w:r>
      <w:r>
        <w:rPr>
          <w:b/>
          <w:sz w:val="32"/>
          <w:szCs w:val="32"/>
        </w:rPr>
        <w:t>B</w:t>
      </w:r>
      <w:r w:rsidR="00DF08AA">
        <w:rPr>
          <w:b/>
          <w:sz w:val="32"/>
          <w:szCs w:val="32"/>
        </w:rPr>
        <w:t>ehavior</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9A63FF">
        <w:rPr>
          <w:rFonts w:hint="eastAsia"/>
          <w:sz w:val="32"/>
          <w:szCs w:val="32"/>
        </w:rPr>
        <w:t xml:space="preserve"> 2017</w:t>
      </w:r>
    </w:p>
    <w:p w:rsidR="00C21FAE" w:rsidRDefault="00317D0C" w:rsidP="006E17A7">
      <w:pPr>
        <w:widowControl/>
        <w:ind w:firstLine="643"/>
        <w:jc w:val="left"/>
        <w:rPr>
          <w:rFonts w:ascii="Arial" w:eastAsia="黑体" w:hAnsi="Arial" w:cs="宋体"/>
          <w:b/>
          <w:bCs/>
          <w:sz w:val="32"/>
          <w:szCs w:val="20"/>
        </w:rPr>
        <w:sectPr w:rsidR="00C21FAE" w:rsidSect="00DA64D9">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作出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DA64D9">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477443116"/>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DA64D9">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477443117"/>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5B7218">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477443118"/>
      <w:r w:rsidRPr="00BD6B24">
        <w:rPr>
          <w:rFonts w:hint="eastAsia"/>
          <w:szCs w:val="32"/>
        </w:rPr>
        <w:lastRenderedPageBreak/>
        <w:t>目录</w:t>
      </w:r>
      <w:bookmarkEnd w:id="0"/>
      <w:bookmarkEnd w:id="4"/>
    </w:p>
    <w:p w:rsidR="00961A9E"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477443116" w:history="1">
        <w:r w:rsidR="00961A9E" w:rsidRPr="00CB0ED0">
          <w:rPr>
            <w:rStyle w:val="af0"/>
            <w:rFonts w:hint="eastAsia"/>
            <w:noProof/>
          </w:rPr>
          <w:t>摘</w:t>
        </w:r>
        <w:r w:rsidR="00961A9E" w:rsidRPr="00CB0ED0">
          <w:rPr>
            <w:rStyle w:val="af0"/>
            <w:noProof/>
          </w:rPr>
          <w:t xml:space="preserve"> </w:t>
        </w:r>
        <w:r w:rsidR="00961A9E" w:rsidRPr="00CB0ED0">
          <w:rPr>
            <w:rStyle w:val="af0"/>
            <w:rFonts w:hint="eastAsia"/>
            <w:noProof/>
          </w:rPr>
          <w:t>要</w:t>
        </w:r>
        <w:r w:rsidR="00961A9E">
          <w:rPr>
            <w:noProof/>
            <w:webHidden/>
          </w:rPr>
          <w:tab/>
        </w:r>
        <w:r w:rsidR="00961A9E">
          <w:rPr>
            <w:noProof/>
            <w:webHidden/>
          </w:rPr>
          <w:fldChar w:fldCharType="begin"/>
        </w:r>
        <w:r w:rsidR="00961A9E">
          <w:rPr>
            <w:noProof/>
            <w:webHidden/>
          </w:rPr>
          <w:instrText xml:space="preserve"> PAGEREF _Toc477443116 \h </w:instrText>
        </w:r>
        <w:r w:rsidR="00961A9E">
          <w:rPr>
            <w:noProof/>
            <w:webHidden/>
          </w:rPr>
        </w:r>
        <w:r w:rsidR="00961A9E">
          <w:rPr>
            <w:noProof/>
            <w:webHidden/>
          </w:rPr>
          <w:fldChar w:fldCharType="separate"/>
        </w:r>
        <w:r w:rsidR="00F43602">
          <w:rPr>
            <w:noProof/>
            <w:webHidden/>
          </w:rPr>
          <w:t>I</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17" w:history="1">
        <w:r w:rsidR="00961A9E" w:rsidRPr="00CB0ED0">
          <w:rPr>
            <w:rStyle w:val="af0"/>
            <w:rFonts w:ascii="Arial Unicode MS" w:eastAsia="Arial Unicode MS" w:hAnsi="Arial Unicode MS" w:cs="Arial Unicode MS"/>
            <w:noProof/>
          </w:rPr>
          <w:t>Abstract</w:t>
        </w:r>
        <w:r w:rsidR="00961A9E">
          <w:rPr>
            <w:noProof/>
            <w:webHidden/>
          </w:rPr>
          <w:tab/>
        </w:r>
        <w:r w:rsidR="00961A9E">
          <w:rPr>
            <w:noProof/>
            <w:webHidden/>
          </w:rPr>
          <w:fldChar w:fldCharType="begin"/>
        </w:r>
        <w:r w:rsidR="00961A9E">
          <w:rPr>
            <w:noProof/>
            <w:webHidden/>
          </w:rPr>
          <w:instrText xml:space="preserve"> PAGEREF _Toc477443117 \h </w:instrText>
        </w:r>
        <w:r w:rsidR="00961A9E">
          <w:rPr>
            <w:noProof/>
            <w:webHidden/>
          </w:rPr>
        </w:r>
        <w:r w:rsidR="00961A9E">
          <w:rPr>
            <w:noProof/>
            <w:webHidden/>
          </w:rPr>
          <w:fldChar w:fldCharType="separate"/>
        </w:r>
        <w:r w:rsidR="00F43602">
          <w:rPr>
            <w:noProof/>
            <w:webHidden/>
          </w:rPr>
          <w:t>III</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18" w:history="1">
        <w:r w:rsidR="00961A9E" w:rsidRPr="00CB0ED0">
          <w:rPr>
            <w:rStyle w:val="af0"/>
            <w:rFonts w:hint="eastAsia"/>
            <w:noProof/>
          </w:rPr>
          <w:t>目录</w:t>
        </w:r>
        <w:r w:rsidR="00961A9E">
          <w:rPr>
            <w:noProof/>
            <w:webHidden/>
          </w:rPr>
          <w:tab/>
        </w:r>
        <w:r w:rsidR="00961A9E">
          <w:rPr>
            <w:noProof/>
            <w:webHidden/>
          </w:rPr>
          <w:fldChar w:fldCharType="begin"/>
        </w:r>
        <w:r w:rsidR="00961A9E">
          <w:rPr>
            <w:noProof/>
            <w:webHidden/>
          </w:rPr>
          <w:instrText xml:space="preserve"> PAGEREF _Toc477443118 \h </w:instrText>
        </w:r>
        <w:r w:rsidR="00961A9E">
          <w:rPr>
            <w:noProof/>
            <w:webHidden/>
          </w:rPr>
        </w:r>
        <w:r w:rsidR="00961A9E">
          <w:rPr>
            <w:noProof/>
            <w:webHidden/>
          </w:rPr>
          <w:fldChar w:fldCharType="separate"/>
        </w:r>
        <w:r w:rsidR="00F43602">
          <w:rPr>
            <w:noProof/>
            <w:webHidden/>
          </w:rPr>
          <w:t>VI</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19" w:history="1">
        <w:r w:rsidR="00961A9E" w:rsidRPr="00CB0ED0">
          <w:rPr>
            <w:rStyle w:val="af0"/>
            <w:rFonts w:hint="eastAsia"/>
            <w:noProof/>
          </w:rPr>
          <w:t>图目录</w:t>
        </w:r>
        <w:r w:rsidR="00961A9E">
          <w:rPr>
            <w:noProof/>
            <w:webHidden/>
          </w:rPr>
          <w:tab/>
        </w:r>
        <w:r w:rsidR="00961A9E">
          <w:rPr>
            <w:noProof/>
            <w:webHidden/>
          </w:rPr>
          <w:fldChar w:fldCharType="begin"/>
        </w:r>
        <w:r w:rsidR="00961A9E">
          <w:rPr>
            <w:noProof/>
            <w:webHidden/>
          </w:rPr>
          <w:instrText xml:space="preserve"> PAGEREF _Toc477443119 \h </w:instrText>
        </w:r>
        <w:r w:rsidR="00961A9E">
          <w:rPr>
            <w:noProof/>
            <w:webHidden/>
          </w:rPr>
        </w:r>
        <w:r w:rsidR="00961A9E">
          <w:rPr>
            <w:noProof/>
            <w:webHidden/>
          </w:rPr>
          <w:fldChar w:fldCharType="separate"/>
        </w:r>
        <w:r w:rsidR="00F43602">
          <w:rPr>
            <w:noProof/>
            <w:webHidden/>
          </w:rPr>
          <w:t>X</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20" w:history="1">
        <w:r w:rsidR="00961A9E" w:rsidRPr="00CB0ED0">
          <w:rPr>
            <w:rStyle w:val="af0"/>
            <w:rFonts w:hint="eastAsia"/>
            <w:noProof/>
          </w:rPr>
          <w:t>表目录</w:t>
        </w:r>
        <w:r w:rsidR="00961A9E">
          <w:rPr>
            <w:noProof/>
            <w:webHidden/>
          </w:rPr>
          <w:tab/>
        </w:r>
        <w:r w:rsidR="00961A9E">
          <w:rPr>
            <w:noProof/>
            <w:webHidden/>
          </w:rPr>
          <w:fldChar w:fldCharType="begin"/>
        </w:r>
        <w:r w:rsidR="00961A9E">
          <w:rPr>
            <w:noProof/>
            <w:webHidden/>
          </w:rPr>
          <w:instrText xml:space="preserve"> PAGEREF _Toc477443120 \h </w:instrText>
        </w:r>
        <w:r w:rsidR="00961A9E">
          <w:rPr>
            <w:noProof/>
            <w:webHidden/>
          </w:rPr>
        </w:r>
        <w:r w:rsidR="00961A9E">
          <w:rPr>
            <w:noProof/>
            <w:webHidden/>
          </w:rPr>
          <w:fldChar w:fldCharType="separate"/>
        </w:r>
        <w:r w:rsidR="00F43602">
          <w:rPr>
            <w:noProof/>
            <w:webHidden/>
          </w:rPr>
          <w:t>XIII</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21" w:history="1">
        <w:r w:rsidR="00961A9E" w:rsidRPr="00CB0ED0">
          <w:rPr>
            <w:rStyle w:val="af0"/>
            <w:rFonts w:hint="eastAsia"/>
            <w:noProof/>
          </w:rPr>
          <w:t>第</w:t>
        </w:r>
        <w:r w:rsidR="00961A9E" w:rsidRPr="00CB0ED0">
          <w:rPr>
            <w:rStyle w:val="af0"/>
            <w:rFonts w:hint="eastAsia"/>
            <w:noProof/>
          </w:rPr>
          <w:t xml:space="preserve"> 1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绪论</w:t>
        </w:r>
        <w:r w:rsidR="00961A9E">
          <w:rPr>
            <w:noProof/>
            <w:webHidden/>
          </w:rPr>
          <w:tab/>
        </w:r>
        <w:r w:rsidR="00961A9E">
          <w:rPr>
            <w:noProof/>
            <w:webHidden/>
          </w:rPr>
          <w:fldChar w:fldCharType="begin"/>
        </w:r>
        <w:r w:rsidR="00961A9E">
          <w:rPr>
            <w:noProof/>
            <w:webHidden/>
          </w:rPr>
          <w:instrText xml:space="preserve"> PAGEREF _Toc477443121 \h </w:instrText>
        </w:r>
        <w:r w:rsidR="00961A9E">
          <w:rPr>
            <w:noProof/>
            <w:webHidden/>
          </w:rPr>
        </w:r>
        <w:r w:rsidR="00961A9E">
          <w:rPr>
            <w:noProof/>
            <w:webHidden/>
          </w:rPr>
          <w:fldChar w:fldCharType="separate"/>
        </w:r>
        <w:r w:rsidR="00F43602">
          <w:rPr>
            <w:noProof/>
            <w:webHidden/>
          </w:rPr>
          <w:t>1</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22" w:history="1">
        <w:r w:rsidR="00961A9E" w:rsidRPr="00CB0ED0">
          <w:rPr>
            <w:rStyle w:val="af0"/>
            <w:noProof/>
          </w:rPr>
          <w:t>1.1</w:t>
        </w:r>
        <w:r w:rsidR="00961A9E" w:rsidRPr="00CB0ED0">
          <w:rPr>
            <w:rStyle w:val="af0"/>
            <w:rFonts w:hint="eastAsia"/>
            <w:noProof/>
          </w:rPr>
          <w:t xml:space="preserve"> </w:t>
        </w:r>
        <w:r w:rsidR="00961A9E" w:rsidRPr="00CB0ED0">
          <w:rPr>
            <w:rStyle w:val="af0"/>
            <w:rFonts w:hint="eastAsia"/>
            <w:noProof/>
          </w:rPr>
          <w:t>研究背景</w:t>
        </w:r>
        <w:r w:rsidR="00961A9E">
          <w:rPr>
            <w:noProof/>
            <w:webHidden/>
          </w:rPr>
          <w:tab/>
        </w:r>
        <w:r w:rsidR="00961A9E">
          <w:rPr>
            <w:noProof/>
            <w:webHidden/>
          </w:rPr>
          <w:fldChar w:fldCharType="begin"/>
        </w:r>
        <w:r w:rsidR="00961A9E">
          <w:rPr>
            <w:noProof/>
            <w:webHidden/>
          </w:rPr>
          <w:instrText xml:space="preserve"> PAGEREF _Toc477443122 \h </w:instrText>
        </w:r>
        <w:r w:rsidR="00961A9E">
          <w:rPr>
            <w:noProof/>
            <w:webHidden/>
          </w:rPr>
        </w:r>
        <w:r w:rsidR="00961A9E">
          <w:rPr>
            <w:noProof/>
            <w:webHidden/>
          </w:rPr>
          <w:fldChar w:fldCharType="separate"/>
        </w:r>
        <w:r w:rsidR="00F43602">
          <w:rPr>
            <w:noProof/>
            <w:webHidden/>
          </w:rPr>
          <w:t>1</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23" w:history="1">
        <w:r w:rsidR="00961A9E" w:rsidRPr="00CB0ED0">
          <w:rPr>
            <w:rStyle w:val="af0"/>
            <w:noProof/>
          </w:rPr>
          <w:t>1.2</w:t>
        </w:r>
        <w:r w:rsidR="00961A9E" w:rsidRPr="00CB0ED0">
          <w:rPr>
            <w:rStyle w:val="af0"/>
            <w:rFonts w:hint="eastAsia"/>
            <w:noProof/>
          </w:rPr>
          <w:t xml:space="preserve"> </w:t>
        </w:r>
        <w:r w:rsidR="00961A9E" w:rsidRPr="00CB0ED0">
          <w:rPr>
            <w:rStyle w:val="af0"/>
            <w:rFonts w:hint="eastAsia"/>
            <w:noProof/>
          </w:rPr>
          <w:t>研究现状</w:t>
        </w:r>
        <w:r w:rsidR="00961A9E">
          <w:rPr>
            <w:noProof/>
            <w:webHidden/>
          </w:rPr>
          <w:tab/>
        </w:r>
        <w:r w:rsidR="00961A9E">
          <w:rPr>
            <w:noProof/>
            <w:webHidden/>
          </w:rPr>
          <w:fldChar w:fldCharType="begin"/>
        </w:r>
        <w:r w:rsidR="00961A9E">
          <w:rPr>
            <w:noProof/>
            <w:webHidden/>
          </w:rPr>
          <w:instrText xml:space="preserve"> PAGEREF _Toc477443123 \h </w:instrText>
        </w:r>
        <w:r w:rsidR="00961A9E">
          <w:rPr>
            <w:noProof/>
            <w:webHidden/>
          </w:rPr>
        </w:r>
        <w:r w:rsidR="00961A9E">
          <w:rPr>
            <w:noProof/>
            <w:webHidden/>
          </w:rPr>
          <w:fldChar w:fldCharType="separate"/>
        </w:r>
        <w:r w:rsidR="00F43602">
          <w:rPr>
            <w:noProof/>
            <w:webHidden/>
          </w:rPr>
          <w:t>2</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24" w:history="1">
        <w:r w:rsidR="00961A9E" w:rsidRPr="00CB0ED0">
          <w:rPr>
            <w:rStyle w:val="af0"/>
          </w:rPr>
          <w:t>1.2.1</w:t>
        </w:r>
        <w:r w:rsidR="00961A9E" w:rsidRPr="00CB0ED0">
          <w:rPr>
            <w:rStyle w:val="af0"/>
            <w:rFonts w:hint="eastAsia"/>
          </w:rPr>
          <w:t xml:space="preserve"> </w:t>
        </w:r>
        <w:r w:rsidR="00961A9E" w:rsidRPr="00CB0ED0">
          <w:rPr>
            <w:rStyle w:val="af0"/>
            <w:rFonts w:hint="eastAsia"/>
          </w:rPr>
          <w:t>交叉学科中的集体行为研究</w:t>
        </w:r>
        <w:r w:rsidR="00961A9E">
          <w:rPr>
            <w:webHidden/>
          </w:rPr>
          <w:tab/>
        </w:r>
        <w:r w:rsidR="00961A9E">
          <w:rPr>
            <w:webHidden/>
          </w:rPr>
          <w:fldChar w:fldCharType="begin"/>
        </w:r>
        <w:r w:rsidR="00961A9E">
          <w:rPr>
            <w:webHidden/>
          </w:rPr>
          <w:instrText xml:space="preserve"> PAGEREF _Toc477443124 \h </w:instrText>
        </w:r>
        <w:r w:rsidR="00961A9E">
          <w:rPr>
            <w:webHidden/>
          </w:rPr>
        </w:r>
        <w:r w:rsidR="00961A9E">
          <w:rPr>
            <w:webHidden/>
          </w:rPr>
          <w:fldChar w:fldCharType="separate"/>
        </w:r>
        <w:r w:rsidR="00F43602">
          <w:rPr>
            <w:webHidden/>
          </w:rPr>
          <w:t>2</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25" w:history="1">
        <w:r w:rsidR="00961A9E" w:rsidRPr="00CB0ED0">
          <w:rPr>
            <w:rStyle w:val="af0"/>
          </w:rPr>
          <w:t>1.2.2</w:t>
        </w:r>
        <w:r w:rsidR="00961A9E" w:rsidRPr="00CB0ED0">
          <w:rPr>
            <w:rStyle w:val="af0"/>
            <w:rFonts w:hint="eastAsia"/>
          </w:rPr>
          <w:t xml:space="preserve"> </w:t>
        </w:r>
        <w:r w:rsidR="00961A9E" w:rsidRPr="00CB0ED0">
          <w:rPr>
            <w:rStyle w:val="af0"/>
            <w:rFonts w:hint="eastAsia"/>
          </w:rPr>
          <w:t>集体行为识别</w:t>
        </w:r>
        <w:r w:rsidR="00961A9E">
          <w:rPr>
            <w:webHidden/>
          </w:rPr>
          <w:tab/>
        </w:r>
        <w:r w:rsidR="00961A9E">
          <w:rPr>
            <w:webHidden/>
          </w:rPr>
          <w:fldChar w:fldCharType="begin"/>
        </w:r>
        <w:r w:rsidR="00961A9E">
          <w:rPr>
            <w:webHidden/>
          </w:rPr>
          <w:instrText xml:space="preserve"> PAGEREF _Toc477443125 \h </w:instrText>
        </w:r>
        <w:r w:rsidR="00961A9E">
          <w:rPr>
            <w:webHidden/>
          </w:rPr>
        </w:r>
        <w:r w:rsidR="00961A9E">
          <w:rPr>
            <w:webHidden/>
          </w:rPr>
          <w:fldChar w:fldCharType="separate"/>
        </w:r>
        <w:r w:rsidR="00F43602">
          <w:rPr>
            <w:webHidden/>
          </w:rPr>
          <w:t>3</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26" w:history="1">
        <w:r w:rsidR="00961A9E" w:rsidRPr="00CB0ED0">
          <w:rPr>
            <w:rStyle w:val="af0"/>
          </w:rPr>
          <w:t>1.2.3</w:t>
        </w:r>
        <w:r w:rsidR="00961A9E" w:rsidRPr="00CB0ED0">
          <w:rPr>
            <w:rStyle w:val="af0"/>
            <w:rFonts w:hint="eastAsia"/>
          </w:rPr>
          <w:t xml:space="preserve"> </w:t>
        </w:r>
        <w:r w:rsidR="00961A9E" w:rsidRPr="00CB0ED0">
          <w:rPr>
            <w:rStyle w:val="af0"/>
            <w:rFonts w:hint="eastAsia"/>
          </w:rPr>
          <w:t>集体行为仿真</w:t>
        </w:r>
        <w:r w:rsidR="00961A9E">
          <w:rPr>
            <w:webHidden/>
          </w:rPr>
          <w:tab/>
        </w:r>
        <w:r w:rsidR="00961A9E">
          <w:rPr>
            <w:webHidden/>
          </w:rPr>
          <w:fldChar w:fldCharType="begin"/>
        </w:r>
        <w:r w:rsidR="00961A9E">
          <w:rPr>
            <w:webHidden/>
          </w:rPr>
          <w:instrText xml:space="preserve"> PAGEREF _Toc477443126 \h </w:instrText>
        </w:r>
        <w:r w:rsidR="00961A9E">
          <w:rPr>
            <w:webHidden/>
          </w:rPr>
        </w:r>
        <w:r w:rsidR="00961A9E">
          <w:rPr>
            <w:webHidden/>
          </w:rPr>
          <w:fldChar w:fldCharType="separate"/>
        </w:r>
        <w:r w:rsidR="00F43602">
          <w:rPr>
            <w:webHidden/>
          </w:rPr>
          <w:t>5</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27" w:history="1">
        <w:r w:rsidR="00961A9E" w:rsidRPr="00CB0ED0">
          <w:rPr>
            <w:rStyle w:val="af0"/>
            <w:noProof/>
          </w:rPr>
          <w:t>1.3</w:t>
        </w:r>
        <w:r w:rsidR="00961A9E" w:rsidRPr="00CB0ED0">
          <w:rPr>
            <w:rStyle w:val="af0"/>
            <w:rFonts w:hint="eastAsia"/>
            <w:noProof/>
          </w:rPr>
          <w:t xml:space="preserve"> </w:t>
        </w:r>
        <w:r w:rsidR="00961A9E" w:rsidRPr="00CB0ED0">
          <w:rPr>
            <w:rStyle w:val="af0"/>
            <w:rFonts w:hint="eastAsia"/>
            <w:noProof/>
          </w:rPr>
          <w:t>研究内容及意义</w:t>
        </w:r>
        <w:r w:rsidR="00961A9E">
          <w:rPr>
            <w:noProof/>
            <w:webHidden/>
          </w:rPr>
          <w:tab/>
        </w:r>
        <w:r w:rsidR="00961A9E">
          <w:rPr>
            <w:noProof/>
            <w:webHidden/>
          </w:rPr>
          <w:fldChar w:fldCharType="begin"/>
        </w:r>
        <w:r w:rsidR="00961A9E">
          <w:rPr>
            <w:noProof/>
            <w:webHidden/>
          </w:rPr>
          <w:instrText xml:space="preserve"> PAGEREF _Toc477443127 \h </w:instrText>
        </w:r>
        <w:r w:rsidR="00961A9E">
          <w:rPr>
            <w:noProof/>
            <w:webHidden/>
          </w:rPr>
        </w:r>
        <w:r w:rsidR="00961A9E">
          <w:rPr>
            <w:noProof/>
            <w:webHidden/>
          </w:rPr>
          <w:fldChar w:fldCharType="separate"/>
        </w:r>
        <w:r w:rsidR="00F43602">
          <w:rPr>
            <w:noProof/>
            <w:webHidden/>
          </w:rPr>
          <w:t>7</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28" w:history="1">
        <w:r w:rsidR="00961A9E" w:rsidRPr="00CB0ED0">
          <w:rPr>
            <w:rStyle w:val="af0"/>
            <w:noProof/>
          </w:rPr>
          <w:t>1.4</w:t>
        </w:r>
        <w:r w:rsidR="00961A9E" w:rsidRPr="00CB0ED0">
          <w:rPr>
            <w:rStyle w:val="af0"/>
            <w:rFonts w:hint="eastAsia"/>
            <w:noProof/>
          </w:rPr>
          <w:t xml:space="preserve"> </w:t>
        </w:r>
        <w:r w:rsidR="00961A9E" w:rsidRPr="00CB0ED0">
          <w:rPr>
            <w:rStyle w:val="af0"/>
            <w:rFonts w:hint="eastAsia"/>
            <w:noProof/>
          </w:rPr>
          <w:t>论文章节安排</w:t>
        </w:r>
        <w:r w:rsidR="00961A9E">
          <w:rPr>
            <w:noProof/>
            <w:webHidden/>
          </w:rPr>
          <w:tab/>
        </w:r>
        <w:r w:rsidR="00961A9E">
          <w:rPr>
            <w:noProof/>
            <w:webHidden/>
          </w:rPr>
          <w:fldChar w:fldCharType="begin"/>
        </w:r>
        <w:r w:rsidR="00961A9E">
          <w:rPr>
            <w:noProof/>
            <w:webHidden/>
          </w:rPr>
          <w:instrText xml:space="preserve"> PAGEREF _Toc477443128 \h </w:instrText>
        </w:r>
        <w:r w:rsidR="00961A9E">
          <w:rPr>
            <w:noProof/>
            <w:webHidden/>
          </w:rPr>
        </w:r>
        <w:r w:rsidR="00961A9E">
          <w:rPr>
            <w:noProof/>
            <w:webHidden/>
          </w:rPr>
          <w:fldChar w:fldCharType="separate"/>
        </w:r>
        <w:r w:rsidR="00F43602">
          <w:rPr>
            <w:noProof/>
            <w:webHidden/>
          </w:rPr>
          <w:t>8</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29" w:history="1">
        <w:r w:rsidR="00961A9E" w:rsidRPr="00CB0ED0">
          <w:rPr>
            <w:rStyle w:val="af0"/>
            <w:rFonts w:hint="eastAsia"/>
            <w:noProof/>
          </w:rPr>
          <w:t>第</w:t>
        </w:r>
        <w:r w:rsidR="00961A9E" w:rsidRPr="00CB0ED0">
          <w:rPr>
            <w:rStyle w:val="af0"/>
            <w:rFonts w:hint="eastAsia"/>
            <w:noProof/>
          </w:rPr>
          <w:t xml:space="preserve"> 2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一致性密度聚类的集体行为识别算法</w:t>
        </w:r>
        <w:r w:rsidR="00961A9E">
          <w:rPr>
            <w:noProof/>
            <w:webHidden/>
          </w:rPr>
          <w:tab/>
        </w:r>
        <w:r w:rsidR="00961A9E">
          <w:rPr>
            <w:noProof/>
            <w:webHidden/>
          </w:rPr>
          <w:fldChar w:fldCharType="begin"/>
        </w:r>
        <w:r w:rsidR="00961A9E">
          <w:rPr>
            <w:noProof/>
            <w:webHidden/>
          </w:rPr>
          <w:instrText xml:space="preserve"> PAGEREF _Toc477443129 \h </w:instrText>
        </w:r>
        <w:r w:rsidR="00961A9E">
          <w:rPr>
            <w:noProof/>
            <w:webHidden/>
          </w:rPr>
        </w:r>
        <w:r w:rsidR="00961A9E">
          <w:rPr>
            <w:noProof/>
            <w:webHidden/>
          </w:rPr>
          <w:fldChar w:fldCharType="separate"/>
        </w:r>
        <w:r w:rsidR="00F43602">
          <w:rPr>
            <w:noProof/>
            <w:webHidden/>
          </w:rPr>
          <w:t>10</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30" w:history="1">
        <w:r w:rsidR="00961A9E" w:rsidRPr="00CB0ED0">
          <w:rPr>
            <w:rStyle w:val="af0"/>
            <w:noProof/>
          </w:rPr>
          <w:t>2.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30 \h </w:instrText>
        </w:r>
        <w:r w:rsidR="00961A9E">
          <w:rPr>
            <w:noProof/>
            <w:webHidden/>
          </w:rPr>
        </w:r>
        <w:r w:rsidR="00961A9E">
          <w:rPr>
            <w:noProof/>
            <w:webHidden/>
          </w:rPr>
          <w:fldChar w:fldCharType="separate"/>
        </w:r>
        <w:r w:rsidR="00F43602">
          <w:rPr>
            <w:noProof/>
            <w:webHidden/>
          </w:rPr>
          <w:t>10</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31" w:history="1">
        <w:r w:rsidR="00961A9E" w:rsidRPr="00CB0ED0">
          <w:rPr>
            <w:rStyle w:val="af0"/>
            <w:noProof/>
          </w:rPr>
          <w:t>2.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31 \h </w:instrText>
        </w:r>
        <w:r w:rsidR="00961A9E">
          <w:rPr>
            <w:noProof/>
            <w:webHidden/>
          </w:rPr>
        </w:r>
        <w:r w:rsidR="00961A9E">
          <w:rPr>
            <w:noProof/>
            <w:webHidden/>
          </w:rPr>
          <w:fldChar w:fldCharType="separate"/>
        </w:r>
        <w:r w:rsidR="00F43602">
          <w:rPr>
            <w:noProof/>
            <w:webHidden/>
          </w:rPr>
          <w:t>12</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32" w:history="1">
        <w:r w:rsidR="00961A9E" w:rsidRPr="00CB0ED0">
          <w:rPr>
            <w:rStyle w:val="af0"/>
            <w:noProof/>
          </w:rPr>
          <w:t>2.3</w:t>
        </w:r>
        <w:r w:rsidR="00961A9E" w:rsidRPr="00CB0ED0">
          <w:rPr>
            <w:rStyle w:val="af0"/>
            <w:rFonts w:hint="eastAsia"/>
            <w:noProof/>
          </w:rPr>
          <w:t xml:space="preserve"> </w:t>
        </w:r>
        <w:r w:rsidR="00961A9E" w:rsidRPr="00CB0ED0">
          <w:rPr>
            <w:rStyle w:val="af0"/>
            <w:rFonts w:hint="eastAsia"/>
            <w:noProof/>
          </w:rPr>
          <w:t>问题描述</w:t>
        </w:r>
        <w:r w:rsidR="00961A9E">
          <w:rPr>
            <w:noProof/>
            <w:webHidden/>
          </w:rPr>
          <w:tab/>
        </w:r>
        <w:r w:rsidR="00961A9E">
          <w:rPr>
            <w:noProof/>
            <w:webHidden/>
          </w:rPr>
          <w:fldChar w:fldCharType="begin"/>
        </w:r>
        <w:r w:rsidR="00961A9E">
          <w:rPr>
            <w:noProof/>
            <w:webHidden/>
          </w:rPr>
          <w:instrText xml:space="preserve"> PAGEREF _Toc477443132 \h </w:instrText>
        </w:r>
        <w:r w:rsidR="00961A9E">
          <w:rPr>
            <w:noProof/>
            <w:webHidden/>
          </w:rPr>
        </w:r>
        <w:r w:rsidR="00961A9E">
          <w:rPr>
            <w:noProof/>
            <w:webHidden/>
          </w:rPr>
          <w:fldChar w:fldCharType="separate"/>
        </w:r>
        <w:r w:rsidR="00F43602">
          <w:rPr>
            <w:noProof/>
            <w:webHidden/>
          </w:rPr>
          <w:t>13</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33" w:history="1">
        <w:r w:rsidR="00961A9E" w:rsidRPr="00CB0ED0">
          <w:rPr>
            <w:rStyle w:val="af0"/>
            <w:noProof/>
          </w:rPr>
          <w:t>2.4</w:t>
        </w:r>
        <w:r w:rsidR="00961A9E" w:rsidRPr="00CB0ED0">
          <w:rPr>
            <w:rStyle w:val="af0"/>
            <w:rFonts w:hint="eastAsia"/>
            <w:noProof/>
          </w:rPr>
          <w:t xml:space="preserve"> </w:t>
        </w:r>
        <w:r w:rsidR="00961A9E" w:rsidRPr="00CB0ED0">
          <w:rPr>
            <w:rStyle w:val="af0"/>
            <w:rFonts w:hint="eastAsia"/>
            <w:noProof/>
          </w:rPr>
          <w:t>基于一致性密度聚类的集体行为识别方法</w:t>
        </w:r>
        <w:r w:rsidR="00961A9E">
          <w:rPr>
            <w:noProof/>
            <w:webHidden/>
          </w:rPr>
          <w:tab/>
        </w:r>
        <w:r w:rsidR="00961A9E">
          <w:rPr>
            <w:noProof/>
            <w:webHidden/>
          </w:rPr>
          <w:fldChar w:fldCharType="begin"/>
        </w:r>
        <w:r w:rsidR="00961A9E">
          <w:rPr>
            <w:noProof/>
            <w:webHidden/>
          </w:rPr>
          <w:instrText xml:space="preserve"> PAGEREF _Toc477443133 \h </w:instrText>
        </w:r>
        <w:r w:rsidR="00961A9E">
          <w:rPr>
            <w:noProof/>
            <w:webHidden/>
          </w:rPr>
        </w:r>
        <w:r w:rsidR="00961A9E">
          <w:rPr>
            <w:noProof/>
            <w:webHidden/>
          </w:rPr>
          <w:fldChar w:fldCharType="separate"/>
        </w:r>
        <w:r w:rsidR="00F43602">
          <w:rPr>
            <w:noProof/>
            <w:webHidden/>
          </w:rPr>
          <w:t>14</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34" w:history="1">
        <w:r w:rsidR="00961A9E" w:rsidRPr="00CB0ED0">
          <w:rPr>
            <w:rStyle w:val="af0"/>
          </w:rPr>
          <w:t>2.4.1</w:t>
        </w:r>
        <w:r w:rsidR="00961A9E" w:rsidRPr="00CB0ED0">
          <w:rPr>
            <w:rStyle w:val="af0"/>
            <w:rFonts w:hint="eastAsia"/>
          </w:rPr>
          <w:t xml:space="preserve"> </w:t>
        </w:r>
        <w:r w:rsidR="00961A9E" w:rsidRPr="00CB0ED0">
          <w:rPr>
            <w:rStyle w:val="af0"/>
            <w:rFonts w:hint="eastAsia"/>
          </w:rPr>
          <w:t>一致性密度估计</w:t>
        </w:r>
        <w:r w:rsidR="00961A9E">
          <w:rPr>
            <w:webHidden/>
          </w:rPr>
          <w:tab/>
        </w:r>
        <w:r w:rsidR="00961A9E">
          <w:rPr>
            <w:webHidden/>
          </w:rPr>
          <w:fldChar w:fldCharType="begin"/>
        </w:r>
        <w:r w:rsidR="00961A9E">
          <w:rPr>
            <w:webHidden/>
          </w:rPr>
          <w:instrText xml:space="preserve"> PAGEREF _Toc477443134 \h </w:instrText>
        </w:r>
        <w:r w:rsidR="00961A9E">
          <w:rPr>
            <w:webHidden/>
          </w:rPr>
        </w:r>
        <w:r w:rsidR="00961A9E">
          <w:rPr>
            <w:webHidden/>
          </w:rPr>
          <w:fldChar w:fldCharType="separate"/>
        </w:r>
        <w:r w:rsidR="00F43602">
          <w:rPr>
            <w:webHidden/>
          </w:rPr>
          <w:t>14</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35" w:history="1">
        <w:r w:rsidR="00961A9E" w:rsidRPr="00CB0ED0">
          <w:rPr>
            <w:rStyle w:val="af0"/>
          </w:rPr>
          <w:t>2.4.2</w:t>
        </w:r>
        <w:r w:rsidR="00961A9E" w:rsidRPr="00CB0ED0">
          <w:rPr>
            <w:rStyle w:val="af0"/>
            <w:rFonts w:hint="eastAsia"/>
          </w:rPr>
          <w:t xml:space="preserve"> </w:t>
        </w:r>
        <w:r w:rsidR="00961A9E" w:rsidRPr="00CB0ED0">
          <w:rPr>
            <w:rStyle w:val="af0"/>
            <w:rFonts w:hint="eastAsia"/>
          </w:rPr>
          <w:t>一致性密度聚类算法</w:t>
        </w:r>
        <w:r w:rsidR="00961A9E">
          <w:rPr>
            <w:webHidden/>
          </w:rPr>
          <w:tab/>
        </w:r>
        <w:r w:rsidR="00961A9E">
          <w:rPr>
            <w:webHidden/>
          </w:rPr>
          <w:fldChar w:fldCharType="begin"/>
        </w:r>
        <w:r w:rsidR="00961A9E">
          <w:rPr>
            <w:webHidden/>
          </w:rPr>
          <w:instrText xml:space="preserve"> PAGEREF _Toc477443135 \h </w:instrText>
        </w:r>
        <w:r w:rsidR="00961A9E">
          <w:rPr>
            <w:webHidden/>
          </w:rPr>
        </w:r>
        <w:r w:rsidR="00961A9E">
          <w:rPr>
            <w:webHidden/>
          </w:rPr>
          <w:fldChar w:fldCharType="separate"/>
        </w:r>
        <w:r w:rsidR="00F43602">
          <w:rPr>
            <w:webHidden/>
          </w:rPr>
          <w:t>16</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36" w:history="1">
        <w:r w:rsidR="00961A9E" w:rsidRPr="00CB0ED0">
          <w:rPr>
            <w:rStyle w:val="af0"/>
          </w:rPr>
          <w:t>2.4.3</w:t>
        </w:r>
        <w:r w:rsidR="00961A9E" w:rsidRPr="00CB0ED0">
          <w:rPr>
            <w:rStyle w:val="af0"/>
            <w:rFonts w:hint="eastAsia"/>
          </w:rPr>
          <w:t xml:space="preserve"> </w:t>
        </w:r>
        <w:r w:rsidR="00961A9E" w:rsidRPr="00CB0ED0">
          <w:rPr>
            <w:rStyle w:val="af0"/>
            <w:rFonts w:hint="eastAsia"/>
          </w:rPr>
          <w:t>一致性合并算法</w:t>
        </w:r>
        <w:r w:rsidR="00961A9E">
          <w:rPr>
            <w:webHidden/>
          </w:rPr>
          <w:tab/>
        </w:r>
        <w:r w:rsidR="00961A9E">
          <w:rPr>
            <w:webHidden/>
          </w:rPr>
          <w:fldChar w:fldCharType="begin"/>
        </w:r>
        <w:r w:rsidR="00961A9E">
          <w:rPr>
            <w:webHidden/>
          </w:rPr>
          <w:instrText xml:space="preserve"> PAGEREF _Toc477443136 \h </w:instrText>
        </w:r>
        <w:r w:rsidR="00961A9E">
          <w:rPr>
            <w:webHidden/>
          </w:rPr>
        </w:r>
        <w:r w:rsidR="00961A9E">
          <w:rPr>
            <w:webHidden/>
          </w:rPr>
          <w:fldChar w:fldCharType="separate"/>
        </w:r>
        <w:r w:rsidR="00F43602">
          <w:rPr>
            <w:webHidden/>
          </w:rPr>
          <w:t>18</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37" w:history="1">
        <w:r w:rsidR="00961A9E" w:rsidRPr="00CB0ED0">
          <w:rPr>
            <w:rStyle w:val="af0"/>
            <w:lang w:val="en-GB"/>
          </w:rPr>
          <w:t>2.4.4</w:t>
        </w:r>
        <w:r w:rsidR="00961A9E" w:rsidRPr="00CB0ED0">
          <w:rPr>
            <w:rStyle w:val="af0"/>
            <w:rFonts w:hint="eastAsia"/>
            <w:lang w:val="en-GB"/>
          </w:rPr>
          <w:t xml:space="preserve"> </w:t>
        </w:r>
        <w:r w:rsidR="00961A9E" w:rsidRPr="00CB0ED0">
          <w:rPr>
            <w:rStyle w:val="af0"/>
            <w:rFonts w:hint="eastAsia"/>
            <w:lang w:val="en-GB"/>
          </w:rPr>
          <w:t>算法时间复杂度分析</w:t>
        </w:r>
        <w:r w:rsidR="00961A9E">
          <w:rPr>
            <w:webHidden/>
          </w:rPr>
          <w:tab/>
        </w:r>
        <w:r w:rsidR="00961A9E">
          <w:rPr>
            <w:webHidden/>
          </w:rPr>
          <w:fldChar w:fldCharType="begin"/>
        </w:r>
        <w:r w:rsidR="00961A9E">
          <w:rPr>
            <w:webHidden/>
          </w:rPr>
          <w:instrText xml:space="preserve"> PAGEREF _Toc477443137 \h </w:instrText>
        </w:r>
        <w:r w:rsidR="00961A9E">
          <w:rPr>
            <w:webHidden/>
          </w:rPr>
        </w:r>
        <w:r w:rsidR="00961A9E">
          <w:rPr>
            <w:webHidden/>
          </w:rPr>
          <w:fldChar w:fldCharType="separate"/>
        </w:r>
        <w:r w:rsidR="00F43602">
          <w:rPr>
            <w:webHidden/>
          </w:rPr>
          <w:t>19</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38" w:history="1">
        <w:r w:rsidR="00961A9E" w:rsidRPr="00CB0ED0">
          <w:rPr>
            <w:rStyle w:val="af0"/>
            <w:noProof/>
            <w:lang w:val="en-GB"/>
          </w:rPr>
          <w:t>2.5</w:t>
        </w:r>
        <w:r w:rsidR="00961A9E" w:rsidRPr="00CB0ED0">
          <w:rPr>
            <w:rStyle w:val="af0"/>
            <w:rFonts w:hint="eastAsia"/>
            <w:noProof/>
            <w:lang w:val="en-GB"/>
          </w:rPr>
          <w:t xml:space="preserve"> </w:t>
        </w:r>
        <w:r w:rsidR="00961A9E" w:rsidRPr="00CB0ED0">
          <w:rPr>
            <w:rStyle w:val="af0"/>
            <w:rFonts w:hint="eastAsia"/>
            <w:noProof/>
            <w:lang w:val="en-GB"/>
          </w:rPr>
          <w:t>实验结果</w:t>
        </w:r>
        <w:r w:rsidR="00961A9E">
          <w:rPr>
            <w:noProof/>
            <w:webHidden/>
          </w:rPr>
          <w:tab/>
        </w:r>
        <w:r w:rsidR="00961A9E">
          <w:rPr>
            <w:noProof/>
            <w:webHidden/>
          </w:rPr>
          <w:fldChar w:fldCharType="begin"/>
        </w:r>
        <w:r w:rsidR="00961A9E">
          <w:rPr>
            <w:noProof/>
            <w:webHidden/>
          </w:rPr>
          <w:instrText xml:space="preserve"> PAGEREF _Toc477443138 \h </w:instrText>
        </w:r>
        <w:r w:rsidR="00961A9E">
          <w:rPr>
            <w:noProof/>
            <w:webHidden/>
          </w:rPr>
        </w:r>
        <w:r w:rsidR="00961A9E">
          <w:rPr>
            <w:noProof/>
            <w:webHidden/>
          </w:rPr>
          <w:fldChar w:fldCharType="separate"/>
        </w:r>
        <w:r w:rsidR="00F43602">
          <w:rPr>
            <w:noProof/>
            <w:webHidden/>
          </w:rPr>
          <w:t>20</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39" w:history="1">
        <w:r w:rsidR="00961A9E" w:rsidRPr="00CB0ED0">
          <w:rPr>
            <w:rStyle w:val="af0"/>
            <w:noProof/>
            <w:lang w:val="en-GB"/>
          </w:rPr>
          <w:t>2.6</w:t>
        </w:r>
        <w:r w:rsidR="00961A9E" w:rsidRPr="00CB0ED0">
          <w:rPr>
            <w:rStyle w:val="af0"/>
            <w:rFonts w:hint="eastAsia"/>
            <w:noProof/>
            <w:lang w:val="en-GB"/>
          </w:rPr>
          <w:t xml:space="preserve"> </w:t>
        </w:r>
        <w:r w:rsidR="00961A9E" w:rsidRPr="00CB0ED0">
          <w:rPr>
            <w:rStyle w:val="af0"/>
            <w:rFonts w:hint="eastAsia"/>
            <w:noProof/>
            <w:lang w:val="en-GB"/>
          </w:rPr>
          <w:t>实验对比及分析</w:t>
        </w:r>
        <w:r w:rsidR="00961A9E">
          <w:rPr>
            <w:noProof/>
            <w:webHidden/>
          </w:rPr>
          <w:tab/>
        </w:r>
        <w:r w:rsidR="00961A9E">
          <w:rPr>
            <w:noProof/>
            <w:webHidden/>
          </w:rPr>
          <w:fldChar w:fldCharType="begin"/>
        </w:r>
        <w:r w:rsidR="00961A9E">
          <w:rPr>
            <w:noProof/>
            <w:webHidden/>
          </w:rPr>
          <w:instrText xml:space="preserve"> PAGEREF _Toc477443139 \h </w:instrText>
        </w:r>
        <w:r w:rsidR="00961A9E">
          <w:rPr>
            <w:noProof/>
            <w:webHidden/>
          </w:rPr>
        </w:r>
        <w:r w:rsidR="00961A9E">
          <w:rPr>
            <w:noProof/>
            <w:webHidden/>
          </w:rPr>
          <w:fldChar w:fldCharType="separate"/>
        </w:r>
        <w:r w:rsidR="00F43602">
          <w:rPr>
            <w:noProof/>
            <w:webHidden/>
          </w:rPr>
          <w:t>21</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40" w:history="1">
        <w:r w:rsidR="00961A9E" w:rsidRPr="00CB0ED0">
          <w:rPr>
            <w:rStyle w:val="af0"/>
            <w:lang w:val="en-GB"/>
          </w:rPr>
          <w:t>2.6.1</w:t>
        </w:r>
        <w:r w:rsidR="00961A9E" w:rsidRPr="00CB0ED0">
          <w:rPr>
            <w:rStyle w:val="af0"/>
            <w:rFonts w:hint="eastAsia"/>
            <w:lang w:val="en-GB"/>
          </w:rPr>
          <w:t xml:space="preserve"> </w:t>
        </w:r>
        <w:r w:rsidR="00961A9E" w:rsidRPr="00CB0ED0">
          <w:rPr>
            <w:rStyle w:val="af0"/>
            <w:rFonts w:hint="eastAsia"/>
            <w:lang w:val="en-GB"/>
          </w:rPr>
          <w:t>与密度峰值聚类算法的对比实验</w:t>
        </w:r>
        <w:r w:rsidR="00961A9E">
          <w:rPr>
            <w:webHidden/>
          </w:rPr>
          <w:tab/>
        </w:r>
        <w:r w:rsidR="00961A9E">
          <w:rPr>
            <w:webHidden/>
          </w:rPr>
          <w:fldChar w:fldCharType="begin"/>
        </w:r>
        <w:r w:rsidR="00961A9E">
          <w:rPr>
            <w:webHidden/>
          </w:rPr>
          <w:instrText xml:space="preserve"> PAGEREF _Toc477443140 \h </w:instrText>
        </w:r>
        <w:r w:rsidR="00961A9E">
          <w:rPr>
            <w:webHidden/>
          </w:rPr>
        </w:r>
        <w:r w:rsidR="00961A9E">
          <w:rPr>
            <w:webHidden/>
          </w:rPr>
          <w:fldChar w:fldCharType="separate"/>
        </w:r>
        <w:r w:rsidR="00F43602">
          <w:rPr>
            <w:webHidden/>
          </w:rPr>
          <w:t>21</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41" w:history="1">
        <w:r w:rsidR="00961A9E" w:rsidRPr="00CB0ED0">
          <w:rPr>
            <w:rStyle w:val="af0"/>
            <w:lang w:val="en-GB"/>
          </w:rPr>
          <w:t>2.6.2</w:t>
        </w:r>
        <w:r w:rsidR="00961A9E" w:rsidRPr="00CB0ED0">
          <w:rPr>
            <w:rStyle w:val="af0"/>
            <w:rFonts w:hint="eastAsia"/>
            <w:lang w:val="en-GB"/>
          </w:rPr>
          <w:t xml:space="preserve"> </w:t>
        </w:r>
        <w:r w:rsidR="00961A9E" w:rsidRPr="00CB0ED0">
          <w:rPr>
            <w:rStyle w:val="af0"/>
            <w:rFonts w:hint="eastAsia"/>
            <w:lang w:val="en-GB"/>
          </w:rPr>
          <w:t>与其它集体行为识别方法的对比实验</w:t>
        </w:r>
        <w:r w:rsidR="00961A9E">
          <w:rPr>
            <w:webHidden/>
          </w:rPr>
          <w:tab/>
        </w:r>
        <w:r w:rsidR="00961A9E">
          <w:rPr>
            <w:webHidden/>
          </w:rPr>
          <w:fldChar w:fldCharType="begin"/>
        </w:r>
        <w:r w:rsidR="00961A9E">
          <w:rPr>
            <w:webHidden/>
          </w:rPr>
          <w:instrText xml:space="preserve"> PAGEREF _Toc477443141 \h </w:instrText>
        </w:r>
        <w:r w:rsidR="00961A9E">
          <w:rPr>
            <w:webHidden/>
          </w:rPr>
        </w:r>
        <w:r w:rsidR="00961A9E">
          <w:rPr>
            <w:webHidden/>
          </w:rPr>
          <w:fldChar w:fldCharType="separate"/>
        </w:r>
        <w:r w:rsidR="00F43602">
          <w:rPr>
            <w:webHidden/>
          </w:rPr>
          <w:t>23</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42" w:history="1">
        <w:r w:rsidR="00961A9E" w:rsidRPr="00CB0ED0">
          <w:rPr>
            <w:rStyle w:val="af0"/>
            <w:lang w:val="en-GB"/>
          </w:rPr>
          <w:t>2.6.3</w:t>
        </w:r>
        <w:r w:rsidR="00961A9E" w:rsidRPr="00CB0ED0">
          <w:rPr>
            <w:rStyle w:val="af0"/>
            <w:rFonts w:hint="eastAsia"/>
            <w:lang w:val="en-GB"/>
          </w:rPr>
          <w:t xml:space="preserve"> </w:t>
        </w:r>
        <w:r w:rsidR="00961A9E" w:rsidRPr="00CB0ED0">
          <w:rPr>
            <w:rStyle w:val="af0"/>
            <w:rFonts w:hint="eastAsia"/>
            <w:lang w:val="en-GB"/>
          </w:rPr>
          <w:t>参数讨论</w:t>
        </w:r>
        <w:r w:rsidR="00961A9E">
          <w:rPr>
            <w:webHidden/>
          </w:rPr>
          <w:tab/>
        </w:r>
        <w:r w:rsidR="00961A9E">
          <w:rPr>
            <w:webHidden/>
          </w:rPr>
          <w:fldChar w:fldCharType="begin"/>
        </w:r>
        <w:r w:rsidR="00961A9E">
          <w:rPr>
            <w:webHidden/>
          </w:rPr>
          <w:instrText xml:space="preserve"> PAGEREF _Toc477443142 \h </w:instrText>
        </w:r>
        <w:r w:rsidR="00961A9E">
          <w:rPr>
            <w:webHidden/>
          </w:rPr>
        </w:r>
        <w:r w:rsidR="00961A9E">
          <w:rPr>
            <w:webHidden/>
          </w:rPr>
          <w:fldChar w:fldCharType="separate"/>
        </w:r>
        <w:r w:rsidR="00F43602">
          <w:rPr>
            <w:webHidden/>
          </w:rPr>
          <w:t>26</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43" w:history="1">
        <w:r w:rsidR="00961A9E" w:rsidRPr="00CB0ED0">
          <w:rPr>
            <w:rStyle w:val="af0"/>
            <w:noProof/>
            <w:lang w:val="en-GB"/>
          </w:rPr>
          <w:t>2.7</w:t>
        </w:r>
        <w:r w:rsidR="00961A9E" w:rsidRPr="00CB0ED0">
          <w:rPr>
            <w:rStyle w:val="af0"/>
            <w:rFonts w:hint="eastAsia"/>
            <w:noProof/>
            <w:lang w:val="en-GB"/>
          </w:rPr>
          <w:t xml:space="preserve"> </w:t>
        </w:r>
        <w:r w:rsidR="00961A9E" w:rsidRPr="00CB0ED0">
          <w:rPr>
            <w:rStyle w:val="af0"/>
            <w:rFonts w:hint="eastAsia"/>
            <w:noProof/>
            <w:lang w:val="en-GB"/>
          </w:rPr>
          <w:t>本章小结</w:t>
        </w:r>
        <w:r w:rsidR="00961A9E">
          <w:rPr>
            <w:noProof/>
            <w:webHidden/>
          </w:rPr>
          <w:tab/>
        </w:r>
        <w:r w:rsidR="00961A9E">
          <w:rPr>
            <w:noProof/>
            <w:webHidden/>
          </w:rPr>
          <w:fldChar w:fldCharType="begin"/>
        </w:r>
        <w:r w:rsidR="00961A9E">
          <w:rPr>
            <w:noProof/>
            <w:webHidden/>
          </w:rPr>
          <w:instrText xml:space="preserve"> PAGEREF _Toc477443143 \h </w:instrText>
        </w:r>
        <w:r w:rsidR="00961A9E">
          <w:rPr>
            <w:noProof/>
            <w:webHidden/>
          </w:rPr>
        </w:r>
        <w:r w:rsidR="00961A9E">
          <w:rPr>
            <w:noProof/>
            <w:webHidden/>
          </w:rPr>
          <w:fldChar w:fldCharType="separate"/>
        </w:r>
        <w:r w:rsidR="00F43602">
          <w:rPr>
            <w:noProof/>
            <w:webHidden/>
          </w:rPr>
          <w:t>27</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44" w:history="1">
        <w:r w:rsidR="00961A9E" w:rsidRPr="00CB0ED0">
          <w:rPr>
            <w:rStyle w:val="af0"/>
            <w:rFonts w:hint="eastAsia"/>
            <w:noProof/>
          </w:rPr>
          <w:t>第</w:t>
        </w:r>
        <w:r w:rsidR="00961A9E" w:rsidRPr="00CB0ED0">
          <w:rPr>
            <w:rStyle w:val="af0"/>
            <w:rFonts w:hint="eastAsia"/>
            <w:noProof/>
          </w:rPr>
          <w:t xml:space="preserve"> 3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动态核密度的复杂交互集体行为识别方法</w:t>
        </w:r>
        <w:r w:rsidR="00961A9E">
          <w:rPr>
            <w:noProof/>
            <w:webHidden/>
          </w:rPr>
          <w:tab/>
        </w:r>
        <w:r w:rsidR="00961A9E">
          <w:rPr>
            <w:noProof/>
            <w:webHidden/>
          </w:rPr>
          <w:fldChar w:fldCharType="begin"/>
        </w:r>
        <w:r w:rsidR="00961A9E">
          <w:rPr>
            <w:noProof/>
            <w:webHidden/>
          </w:rPr>
          <w:instrText xml:space="preserve"> PAGEREF _Toc477443144 \h </w:instrText>
        </w:r>
        <w:r w:rsidR="00961A9E">
          <w:rPr>
            <w:noProof/>
            <w:webHidden/>
          </w:rPr>
        </w:r>
        <w:r w:rsidR="00961A9E">
          <w:rPr>
            <w:noProof/>
            <w:webHidden/>
          </w:rPr>
          <w:fldChar w:fldCharType="separate"/>
        </w:r>
        <w:r w:rsidR="00F43602">
          <w:rPr>
            <w:noProof/>
            <w:webHidden/>
          </w:rPr>
          <w:t>28</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45" w:history="1">
        <w:r w:rsidR="00961A9E" w:rsidRPr="00CB0ED0">
          <w:rPr>
            <w:rStyle w:val="af0"/>
            <w:noProof/>
          </w:rPr>
          <w:t>3.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45 \h </w:instrText>
        </w:r>
        <w:r w:rsidR="00961A9E">
          <w:rPr>
            <w:noProof/>
            <w:webHidden/>
          </w:rPr>
        </w:r>
        <w:r w:rsidR="00961A9E">
          <w:rPr>
            <w:noProof/>
            <w:webHidden/>
          </w:rPr>
          <w:fldChar w:fldCharType="separate"/>
        </w:r>
        <w:r w:rsidR="00F43602">
          <w:rPr>
            <w:noProof/>
            <w:webHidden/>
          </w:rPr>
          <w:t>28</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46" w:history="1">
        <w:r w:rsidR="00961A9E" w:rsidRPr="00CB0ED0">
          <w:rPr>
            <w:rStyle w:val="af0"/>
            <w:noProof/>
          </w:rPr>
          <w:t>3.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46 \h </w:instrText>
        </w:r>
        <w:r w:rsidR="00961A9E">
          <w:rPr>
            <w:noProof/>
            <w:webHidden/>
          </w:rPr>
        </w:r>
        <w:r w:rsidR="00961A9E">
          <w:rPr>
            <w:noProof/>
            <w:webHidden/>
          </w:rPr>
          <w:fldChar w:fldCharType="separate"/>
        </w:r>
        <w:r w:rsidR="00F43602">
          <w:rPr>
            <w:noProof/>
            <w:webHidden/>
          </w:rPr>
          <w:t>30</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47" w:history="1">
        <w:r w:rsidR="00961A9E" w:rsidRPr="00CB0ED0">
          <w:rPr>
            <w:rStyle w:val="af0"/>
          </w:rPr>
          <w:t>3.2.1</w:t>
        </w:r>
        <w:r w:rsidR="00961A9E" w:rsidRPr="00CB0ED0">
          <w:rPr>
            <w:rStyle w:val="af0"/>
            <w:rFonts w:hint="eastAsia"/>
          </w:rPr>
          <w:t xml:space="preserve"> </w:t>
        </w:r>
        <w:r w:rsidR="00961A9E" w:rsidRPr="00CB0ED0">
          <w:rPr>
            <w:rStyle w:val="af0"/>
            <w:rFonts w:hint="eastAsia"/>
          </w:rPr>
          <w:t>核密度估计</w:t>
        </w:r>
        <w:r w:rsidR="00961A9E">
          <w:rPr>
            <w:webHidden/>
          </w:rPr>
          <w:tab/>
        </w:r>
        <w:r w:rsidR="00961A9E">
          <w:rPr>
            <w:webHidden/>
          </w:rPr>
          <w:fldChar w:fldCharType="begin"/>
        </w:r>
        <w:r w:rsidR="00961A9E">
          <w:rPr>
            <w:webHidden/>
          </w:rPr>
          <w:instrText xml:space="preserve"> PAGEREF _Toc477443147 \h </w:instrText>
        </w:r>
        <w:r w:rsidR="00961A9E">
          <w:rPr>
            <w:webHidden/>
          </w:rPr>
        </w:r>
        <w:r w:rsidR="00961A9E">
          <w:rPr>
            <w:webHidden/>
          </w:rPr>
          <w:fldChar w:fldCharType="separate"/>
        </w:r>
        <w:r w:rsidR="00F43602">
          <w:rPr>
            <w:webHidden/>
          </w:rPr>
          <w:t>30</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48" w:history="1">
        <w:r w:rsidR="00961A9E" w:rsidRPr="00CB0ED0">
          <w:rPr>
            <w:rStyle w:val="af0"/>
          </w:rPr>
          <w:t>3.2.2</w:t>
        </w:r>
        <w:r w:rsidR="00961A9E" w:rsidRPr="00CB0ED0">
          <w:rPr>
            <w:rStyle w:val="af0"/>
            <w:rFonts w:hint="eastAsia"/>
          </w:rPr>
          <w:t xml:space="preserve"> </w:t>
        </w:r>
        <w:r w:rsidR="00961A9E" w:rsidRPr="00CB0ED0">
          <w:rPr>
            <w:rStyle w:val="af0"/>
            <w:rFonts w:hint="eastAsia"/>
          </w:rPr>
          <w:t>并查集</w:t>
        </w:r>
        <w:r w:rsidR="00961A9E">
          <w:rPr>
            <w:webHidden/>
          </w:rPr>
          <w:tab/>
        </w:r>
        <w:r w:rsidR="00961A9E">
          <w:rPr>
            <w:webHidden/>
          </w:rPr>
          <w:fldChar w:fldCharType="begin"/>
        </w:r>
        <w:r w:rsidR="00961A9E">
          <w:rPr>
            <w:webHidden/>
          </w:rPr>
          <w:instrText xml:space="preserve"> PAGEREF _Toc477443148 \h </w:instrText>
        </w:r>
        <w:r w:rsidR="00961A9E">
          <w:rPr>
            <w:webHidden/>
          </w:rPr>
        </w:r>
        <w:r w:rsidR="00961A9E">
          <w:rPr>
            <w:webHidden/>
          </w:rPr>
          <w:fldChar w:fldCharType="separate"/>
        </w:r>
        <w:r w:rsidR="00F43602">
          <w:rPr>
            <w:webHidden/>
          </w:rPr>
          <w:t>31</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49" w:history="1">
        <w:r w:rsidR="00961A9E" w:rsidRPr="00CB0ED0">
          <w:rPr>
            <w:rStyle w:val="af0"/>
            <w:noProof/>
          </w:rPr>
          <w:t>3.3</w:t>
        </w:r>
        <w:r w:rsidR="00961A9E" w:rsidRPr="00CB0ED0">
          <w:rPr>
            <w:rStyle w:val="af0"/>
            <w:rFonts w:hint="eastAsia"/>
            <w:noProof/>
          </w:rPr>
          <w:t xml:space="preserve"> </w:t>
        </w:r>
        <w:r w:rsidR="00961A9E" w:rsidRPr="00CB0ED0">
          <w:rPr>
            <w:rStyle w:val="af0"/>
            <w:rFonts w:hint="eastAsia"/>
            <w:noProof/>
          </w:rPr>
          <w:t>基于动态核密度的复杂交互集体行为识别方法</w:t>
        </w:r>
        <w:r w:rsidR="00961A9E">
          <w:rPr>
            <w:noProof/>
            <w:webHidden/>
          </w:rPr>
          <w:tab/>
        </w:r>
        <w:r w:rsidR="00961A9E">
          <w:rPr>
            <w:noProof/>
            <w:webHidden/>
          </w:rPr>
          <w:fldChar w:fldCharType="begin"/>
        </w:r>
        <w:r w:rsidR="00961A9E">
          <w:rPr>
            <w:noProof/>
            <w:webHidden/>
          </w:rPr>
          <w:instrText xml:space="preserve"> PAGEREF _Toc477443149 \h </w:instrText>
        </w:r>
        <w:r w:rsidR="00961A9E">
          <w:rPr>
            <w:noProof/>
            <w:webHidden/>
          </w:rPr>
        </w:r>
        <w:r w:rsidR="00961A9E">
          <w:rPr>
            <w:noProof/>
            <w:webHidden/>
          </w:rPr>
          <w:fldChar w:fldCharType="separate"/>
        </w:r>
        <w:r w:rsidR="00F43602">
          <w:rPr>
            <w:noProof/>
            <w:webHidden/>
          </w:rPr>
          <w:t>32</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50" w:history="1">
        <w:r w:rsidR="00961A9E" w:rsidRPr="00CB0ED0">
          <w:rPr>
            <w:rStyle w:val="af0"/>
          </w:rPr>
          <w:t>3.3.1</w:t>
        </w:r>
        <w:r w:rsidR="00961A9E" w:rsidRPr="00CB0ED0">
          <w:rPr>
            <w:rStyle w:val="af0"/>
            <w:rFonts w:hint="eastAsia"/>
          </w:rPr>
          <w:t xml:space="preserve"> </w:t>
        </w:r>
        <w:r w:rsidR="00961A9E" w:rsidRPr="00CB0ED0">
          <w:rPr>
            <w:rStyle w:val="af0"/>
            <w:rFonts w:hint="eastAsia"/>
          </w:rPr>
          <w:t>动态核密度估计</w:t>
        </w:r>
        <w:r w:rsidR="00961A9E">
          <w:rPr>
            <w:webHidden/>
          </w:rPr>
          <w:tab/>
        </w:r>
        <w:r w:rsidR="00961A9E">
          <w:rPr>
            <w:webHidden/>
          </w:rPr>
          <w:fldChar w:fldCharType="begin"/>
        </w:r>
        <w:r w:rsidR="00961A9E">
          <w:rPr>
            <w:webHidden/>
          </w:rPr>
          <w:instrText xml:space="preserve"> PAGEREF _Toc477443150 \h </w:instrText>
        </w:r>
        <w:r w:rsidR="00961A9E">
          <w:rPr>
            <w:webHidden/>
          </w:rPr>
        </w:r>
        <w:r w:rsidR="00961A9E">
          <w:rPr>
            <w:webHidden/>
          </w:rPr>
          <w:fldChar w:fldCharType="separate"/>
        </w:r>
        <w:r w:rsidR="00F43602">
          <w:rPr>
            <w:webHidden/>
          </w:rPr>
          <w:t>32</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51" w:history="1">
        <w:r w:rsidR="00961A9E" w:rsidRPr="00CB0ED0">
          <w:rPr>
            <w:rStyle w:val="af0"/>
          </w:rPr>
          <w:t>3.3.2</w:t>
        </w:r>
        <w:r w:rsidR="00961A9E" w:rsidRPr="00CB0ED0">
          <w:rPr>
            <w:rStyle w:val="af0"/>
            <w:rFonts w:hint="eastAsia"/>
          </w:rPr>
          <w:t xml:space="preserve"> </w:t>
        </w:r>
        <w:r w:rsidR="00961A9E" w:rsidRPr="00CB0ED0">
          <w:rPr>
            <w:rStyle w:val="af0"/>
            <w:rFonts w:hint="eastAsia"/>
          </w:rPr>
          <w:t>动态核密度峰值聚类算法</w:t>
        </w:r>
        <w:r w:rsidR="00961A9E">
          <w:rPr>
            <w:webHidden/>
          </w:rPr>
          <w:tab/>
        </w:r>
        <w:r w:rsidR="00961A9E">
          <w:rPr>
            <w:webHidden/>
          </w:rPr>
          <w:fldChar w:fldCharType="begin"/>
        </w:r>
        <w:r w:rsidR="00961A9E">
          <w:rPr>
            <w:webHidden/>
          </w:rPr>
          <w:instrText xml:space="preserve"> PAGEREF _Toc477443151 \h </w:instrText>
        </w:r>
        <w:r w:rsidR="00961A9E">
          <w:rPr>
            <w:webHidden/>
          </w:rPr>
        </w:r>
        <w:r w:rsidR="00961A9E">
          <w:rPr>
            <w:webHidden/>
          </w:rPr>
          <w:fldChar w:fldCharType="separate"/>
        </w:r>
        <w:r w:rsidR="00F43602">
          <w:rPr>
            <w:webHidden/>
          </w:rPr>
          <w:t>34</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52" w:history="1">
        <w:r w:rsidR="00961A9E" w:rsidRPr="00CB0ED0">
          <w:rPr>
            <w:rStyle w:val="af0"/>
          </w:rPr>
          <w:t>3.3.3</w:t>
        </w:r>
        <w:r w:rsidR="00961A9E" w:rsidRPr="00CB0ED0">
          <w:rPr>
            <w:rStyle w:val="af0"/>
            <w:rFonts w:hint="eastAsia"/>
          </w:rPr>
          <w:t xml:space="preserve"> </w:t>
        </w:r>
        <w:r w:rsidR="00961A9E" w:rsidRPr="00CB0ED0">
          <w:rPr>
            <w:rStyle w:val="af0"/>
            <w:rFonts w:hint="eastAsia"/>
          </w:rPr>
          <w:t>基于分层并查集的一致性合并算法</w:t>
        </w:r>
        <w:r w:rsidR="00961A9E">
          <w:rPr>
            <w:webHidden/>
          </w:rPr>
          <w:tab/>
        </w:r>
        <w:r w:rsidR="00961A9E">
          <w:rPr>
            <w:webHidden/>
          </w:rPr>
          <w:fldChar w:fldCharType="begin"/>
        </w:r>
        <w:r w:rsidR="00961A9E">
          <w:rPr>
            <w:webHidden/>
          </w:rPr>
          <w:instrText xml:space="preserve"> PAGEREF _Toc477443152 \h </w:instrText>
        </w:r>
        <w:r w:rsidR="00961A9E">
          <w:rPr>
            <w:webHidden/>
          </w:rPr>
        </w:r>
        <w:r w:rsidR="00961A9E">
          <w:rPr>
            <w:webHidden/>
          </w:rPr>
          <w:fldChar w:fldCharType="separate"/>
        </w:r>
        <w:r w:rsidR="00F43602">
          <w:rPr>
            <w:webHidden/>
          </w:rPr>
          <w:t>36</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53" w:history="1">
        <w:r w:rsidR="00961A9E" w:rsidRPr="00CB0ED0">
          <w:rPr>
            <w:rStyle w:val="af0"/>
          </w:rPr>
          <w:t>3.3.4</w:t>
        </w:r>
        <w:r w:rsidR="00961A9E" w:rsidRPr="00CB0ED0">
          <w:rPr>
            <w:rStyle w:val="af0"/>
            <w:rFonts w:hint="eastAsia"/>
          </w:rPr>
          <w:t xml:space="preserve"> </w:t>
        </w:r>
        <w:r w:rsidR="00961A9E" w:rsidRPr="00CB0ED0">
          <w:rPr>
            <w:rStyle w:val="af0"/>
            <w:rFonts w:hint="eastAsia"/>
          </w:rPr>
          <w:t>算法时间复杂度分析</w:t>
        </w:r>
        <w:r w:rsidR="00961A9E">
          <w:rPr>
            <w:webHidden/>
          </w:rPr>
          <w:tab/>
        </w:r>
        <w:r w:rsidR="00961A9E">
          <w:rPr>
            <w:webHidden/>
          </w:rPr>
          <w:fldChar w:fldCharType="begin"/>
        </w:r>
        <w:r w:rsidR="00961A9E">
          <w:rPr>
            <w:webHidden/>
          </w:rPr>
          <w:instrText xml:space="preserve"> PAGEREF _Toc477443153 \h </w:instrText>
        </w:r>
        <w:r w:rsidR="00961A9E">
          <w:rPr>
            <w:webHidden/>
          </w:rPr>
        </w:r>
        <w:r w:rsidR="00961A9E">
          <w:rPr>
            <w:webHidden/>
          </w:rPr>
          <w:fldChar w:fldCharType="separate"/>
        </w:r>
        <w:r w:rsidR="00F43602">
          <w:rPr>
            <w:webHidden/>
          </w:rPr>
          <w:t>38</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54" w:history="1">
        <w:r w:rsidR="00961A9E" w:rsidRPr="00CB0ED0">
          <w:rPr>
            <w:rStyle w:val="af0"/>
            <w:noProof/>
          </w:rPr>
          <w:t>3.4</w:t>
        </w:r>
        <w:r w:rsidR="00961A9E" w:rsidRPr="00CB0ED0">
          <w:rPr>
            <w:rStyle w:val="af0"/>
            <w:rFonts w:hint="eastAsia"/>
            <w:noProof/>
          </w:rPr>
          <w:t xml:space="preserve"> </w:t>
        </w:r>
        <w:r w:rsidR="00961A9E" w:rsidRPr="00CB0ED0">
          <w:rPr>
            <w:rStyle w:val="af0"/>
            <w:rFonts w:hint="eastAsia"/>
            <w:noProof/>
          </w:rPr>
          <w:t>实验结果及分析</w:t>
        </w:r>
        <w:r w:rsidR="00961A9E">
          <w:rPr>
            <w:noProof/>
            <w:webHidden/>
          </w:rPr>
          <w:tab/>
        </w:r>
        <w:r w:rsidR="00961A9E">
          <w:rPr>
            <w:noProof/>
            <w:webHidden/>
          </w:rPr>
          <w:fldChar w:fldCharType="begin"/>
        </w:r>
        <w:r w:rsidR="00961A9E">
          <w:rPr>
            <w:noProof/>
            <w:webHidden/>
          </w:rPr>
          <w:instrText xml:space="preserve"> PAGEREF _Toc477443154 \h </w:instrText>
        </w:r>
        <w:r w:rsidR="00961A9E">
          <w:rPr>
            <w:noProof/>
            <w:webHidden/>
          </w:rPr>
        </w:r>
        <w:r w:rsidR="00961A9E">
          <w:rPr>
            <w:noProof/>
            <w:webHidden/>
          </w:rPr>
          <w:fldChar w:fldCharType="separate"/>
        </w:r>
        <w:r w:rsidR="00F43602">
          <w:rPr>
            <w:noProof/>
            <w:webHidden/>
          </w:rPr>
          <w:t>39</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55" w:history="1">
        <w:r w:rsidR="00961A9E" w:rsidRPr="00CB0ED0">
          <w:rPr>
            <w:rStyle w:val="af0"/>
          </w:rPr>
          <w:t>3.4.1</w:t>
        </w:r>
        <w:r w:rsidR="00961A9E" w:rsidRPr="00CB0ED0">
          <w:rPr>
            <w:rStyle w:val="af0"/>
            <w:rFonts w:hint="eastAsia"/>
          </w:rPr>
          <w:t xml:space="preserve"> </w:t>
        </w:r>
        <w:r w:rsidR="00961A9E" w:rsidRPr="00CB0ED0">
          <w:rPr>
            <w:rStyle w:val="af0"/>
            <w:rFonts w:hint="eastAsia"/>
          </w:rPr>
          <w:t>视频监控中的集体行为识别</w:t>
        </w:r>
        <w:r w:rsidR="00961A9E">
          <w:rPr>
            <w:webHidden/>
          </w:rPr>
          <w:tab/>
        </w:r>
        <w:r w:rsidR="00961A9E">
          <w:rPr>
            <w:webHidden/>
          </w:rPr>
          <w:fldChar w:fldCharType="begin"/>
        </w:r>
        <w:r w:rsidR="00961A9E">
          <w:rPr>
            <w:webHidden/>
          </w:rPr>
          <w:instrText xml:space="preserve"> PAGEREF _Toc477443155 \h </w:instrText>
        </w:r>
        <w:r w:rsidR="00961A9E">
          <w:rPr>
            <w:webHidden/>
          </w:rPr>
        </w:r>
        <w:r w:rsidR="00961A9E">
          <w:rPr>
            <w:webHidden/>
          </w:rPr>
          <w:fldChar w:fldCharType="separate"/>
        </w:r>
        <w:r w:rsidR="00F43602">
          <w:rPr>
            <w:webHidden/>
          </w:rPr>
          <w:t>39</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56" w:history="1">
        <w:r w:rsidR="00961A9E" w:rsidRPr="00CB0ED0">
          <w:rPr>
            <w:rStyle w:val="af0"/>
          </w:rPr>
          <w:t>3.4.2</w:t>
        </w:r>
        <w:r w:rsidR="00961A9E" w:rsidRPr="00CB0ED0">
          <w:rPr>
            <w:rStyle w:val="af0"/>
            <w:rFonts w:hint="eastAsia"/>
          </w:rPr>
          <w:t xml:space="preserve"> </w:t>
        </w:r>
        <w:r w:rsidR="00961A9E" w:rsidRPr="00CB0ED0">
          <w:rPr>
            <w:rStyle w:val="af0"/>
            <w:rFonts w:hint="eastAsia"/>
          </w:rPr>
          <w:t>微生物集体行为识别</w:t>
        </w:r>
        <w:r w:rsidR="00961A9E">
          <w:rPr>
            <w:webHidden/>
          </w:rPr>
          <w:tab/>
        </w:r>
        <w:r w:rsidR="00961A9E">
          <w:rPr>
            <w:webHidden/>
          </w:rPr>
          <w:fldChar w:fldCharType="begin"/>
        </w:r>
        <w:r w:rsidR="00961A9E">
          <w:rPr>
            <w:webHidden/>
          </w:rPr>
          <w:instrText xml:space="preserve"> PAGEREF _Toc477443156 \h </w:instrText>
        </w:r>
        <w:r w:rsidR="00961A9E">
          <w:rPr>
            <w:webHidden/>
          </w:rPr>
        </w:r>
        <w:r w:rsidR="00961A9E">
          <w:rPr>
            <w:webHidden/>
          </w:rPr>
          <w:fldChar w:fldCharType="separate"/>
        </w:r>
        <w:r w:rsidR="00F43602">
          <w:rPr>
            <w:webHidden/>
          </w:rPr>
          <w:t>43</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57" w:history="1">
        <w:r w:rsidR="00961A9E" w:rsidRPr="00CB0ED0">
          <w:rPr>
            <w:rStyle w:val="af0"/>
          </w:rPr>
          <w:t>3.4.3</w:t>
        </w:r>
        <w:r w:rsidR="00961A9E" w:rsidRPr="00CB0ED0">
          <w:rPr>
            <w:rStyle w:val="af0"/>
            <w:rFonts w:hint="eastAsia"/>
          </w:rPr>
          <w:t xml:space="preserve"> </w:t>
        </w:r>
        <w:r w:rsidR="00961A9E" w:rsidRPr="00CB0ED0">
          <w:rPr>
            <w:rStyle w:val="af0"/>
            <w:rFonts w:hint="eastAsia"/>
          </w:rPr>
          <w:t>仿射运动分割</w:t>
        </w:r>
        <w:r w:rsidR="00961A9E">
          <w:rPr>
            <w:webHidden/>
          </w:rPr>
          <w:tab/>
        </w:r>
        <w:r w:rsidR="00961A9E">
          <w:rPr>
            <w:webHidden/>
          </w:rPr>
          <w:fldChar w:fldCharType="begin"/>
        </w:r>
        <w:r w:rsidR="00961A9E">
          <w:rPr>
            <w:webHidden/>
          </w:rPr>
          <w:instrText xml:space="preserve"> PAGEREF _Toc477443157 \h </w:instrText>
        </w:r>
        <w:r w:rsidR="00961A9E">
          <w:rPr>
            <w:webHidden/>
          </w:rPr>
        </w:r>
        <w:r w:rsidR="00961A9E">
          <w:rPr>
            <w:webHidden/>
          </w:rPr>
          <w:fldChar w:fldCharType="separate"/>
        </w:r>
        <w:r w:rsidR="00F43602">
          <w:rPr>
            <w:webHidden/>
          </w:rPr>
          <w:t>45</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58" w:history="1">
        <w:r w:rsidR="00961A9E" w:rsidRPr="00CB0ED0">
          <w:rPr>
            <w:rStyle w:val="af0"/>
            <w:noProof/>
          </w:rPr>
          <w:t>3.5</w:t>
        </w:r>
        <w:r w:rsidR="00961A9E" w:rsidRPr="00CB0ED0">
          <w:rPr>
            <w:rStyle w:val="af0"/>
            <w:rFonts w:hint="eastAsia"/>
            <w:noProof/>
          </w:rPr>
          <w:t xml:space="preserve"> </w:t>
        </w:r>
        <w:r w:rsidR="00961A9E" w:rsidRPr="00CB0ED0">
          <w:rPr>
            <w:rStyle w:val="af0"/>
            <w:rFonts w:hint="eastAsia"/>
            <w:noProof/>
          </w:rPr>
          <w:t>本章小结</w:t>
        </w:r>
        <w:r w:rsidR="00961A9E">
          <w:rPr>
            <w:noProof/>
            <w:webHidden/>
          </w:rPr>
          <w:tab/>
        </w:r>
        <w:r w:rsidR="00961A9E">
          <w:rPr>
            <w:noProof/>
            <w:webHidden/>
          </w:rPr>
          <w:fldChar w:fldCharType="begin"/>
        </w:r>
        <w:r w:rsidR="00961A9E">
          <w:rPr>
            <w:noProof/>
            <w:webHidden/>
          </w:rPr>
          <w:instrText xml:space="preserve"> PAGEREF _Toc477443158 \h </w:instrText>
        </w:r>
        <w:r w:rsidR="00961A9E">
          <w:rPr>
            <w:noProof/>
            <w:webHidden/>
          </w:rPr>
        </w:r>
        <w:r w:rsidR="00961A9E">
          <w:rPr>
            <w:noProof/>
            <w:webHidden/>
          </w:rPr>
          <w:fldChar w:fldCharType="separate"/>
        </w:r>
        <w:r w:rsidR="00F43602">
          <w:rPr>
            <w:noProof/>
            <w:webHidden/>
          </w:rPr>
          <w:t>46</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59" w:history="1">
        <w:r w:rsidR="00961A9E" w:rsidRPr="00CB0ED0">
          <w:rPr>
            <w:rStyle w:val="af0"/>
            <w:rFonts w:hint="eastAsia"/>
            <w:noProof/>
          </w:rPr>
          <w:t>第</w:t>
        </w:r>
        <w:r w:rsidR="00961A9E" w:rsidRPr="00CB0ED0">
          <w:rPr>
            <w:rStyle w:val="af0"/>
            <w:rFonts w:hint="eastAsia"/>
            <w:noProof/>
          </w:rPr>
          <w:t xml:space="preserve"> 4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一致性协方差的集体行为识别方法</w:t>
        </w:r>
        <w:r w:rsidR="00961A9E">
          <w:rPr>
            <w:noProof/>
            <w:webHidden/>
          </w:rPr>
          <w:tab/>
        </w:r>
        <w:r w:rsidR="00961A9E">
          <w:rPr>
            <w:noProof/>
            <w:webHidden/>
          </w:rPr>
          <w:fldChar w:fldCharType="begin"/>
        </w:r>
        <w:r w:rsidR="00961A9E">
          <w:rPr>
            <w:noProof/>
            <w:webHidden/>
          </w:rPr>
          <w:instrText xml:space="preserve"> PAGEREF _Toc477443159 \h </w:instrText>
        </w:r>
        <w:r w:rsidR="00961A9E">
          <w:rPr>
            <w:noProof/>
            <w:webHidden/>
          </w:rPr>
        </w:r>
        <w:r w:rsidR="00961A9E">
          <w:rPr>
            <w:noProof/>
            <w:webHidden/>
          </w:rPr>
          <w:fldChar w:fldCharType="separate"/>
        </w:r>
        <w:r w:rsidR="00F43602">
          <w:rPr>
            <w:noProof/>
            <w:webHidden/>
          </w:rPr>
          <w:t>47</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60" w:history="1">
        <w:r w:rsidR="00961A9E" w:rsidRPr="00CB0ED0">
          <w:rPr>
            <w:rStyle w:val="af0"/>
            <w:noProof/>
          </w:rPr>
          <w:t>4.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60 \h </w:instrText>
        </w:r>
        <w:r w:rsidR="00961A9E">
          <w:rPr>
            <w:noProof/>
            <w:webHidden/>
          </w:rPr>
        </w:r>
        <w:r w:rsidR="00961A9E">
          <w:rPr>
            <w:noProof/>
            <w:webHidden/>
          </w:rPr>
          <w:fldChar w:fldCharType="separate"/>
        </w:r>
        <w:r w:rsidR="00F43602">
          <w:rPr>
            <w:noProof/>
            <w:webHidden/>
          </w:rPr>
          <w:t>47</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61" w:history="1">
        <w:r w:rsidR="00961A9E" w:rsidRPr="00CB0ED0">
          <w:rPr>
            <w:rStyle w:val="af0"/>
            <w:noProof/>
          </w:rPr>
          <w:t>4.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61 \h </w:instrText>
        </w:r>
        <w:r w:rsidR="00961A9E">
          <w:rPr>
            <w:noProof/>
            <w:webHidden/>
          </w:rPr>
        </w:r>
        <w:r w:rsidR="00961A9E">
          <w:rPr>
            <w:noProof/>
            <w:webHidden/>
          </w:rPr>
          <w:fldChar w:fldCharType="separate"/>
        </w:r>
        <w:r w:rsidR="00F43602">
          <w:rPr>
            <w:noProof/>
            <w:webHidden/>
          </w:rPr>
          <w:t>49</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62" w:history="1">
        <w:r w:rsidR="00961A9E" w:rsidRPr="00CB0ED0">
          <w:rPr>
            <w:rStyle w:val="af0"/>
          </w:rPr>
          <w:t>4.2.1</w:t>
        </w:r>
        <w:r w:rsidR="00961A9E" w:rsidRPr="00CB0ED0">
          <w:rPr>
            <w:rStyle w:val="af0"/>
            <w:rFonts w:hint="eastAsia"/>
          </w:rPr>
          <w:t xml:space="preserve"> </w:t>
        </w:r>
        <w:r w:rsidR="00961A9E" w:rsidRPr="00CB0ED0">
          <w:rPr>
            <w:rStyle w:val="af0"/>
            <w:rFonts w:hint="eastAsia"/>
          </w:rPr>
          <w:t>协方差矩阵</w:t>
        </w:r>
        <w:r w:rsidR="00961A9E">
          <w:rPr>
            <w:webHidden/>
          </w:rPr>
          <w:tab/>
        </w:r>
        <w:r w:rsidR="00961A9E">
          <w:rPr>
            <w:webHidden/>
          </w:rPr>
          <w:fldChar w:fldCharType="begin"/>
        </w:r>
        <w:r w:rsidR="00961A9E">
          <w:rPr>
            <w:webHidden/>
          </w:rPr>
          <w:instrText xml:space="preserve"> PAGEREF _Toc477443162 \h </w:instrText>
        </w:r>
        <w:r w:rsidR="00961A9E">
          <w:rPr>
            <w:webHidden/>
          </w:rPr>
        </w:r>
        <w:r w:rsidR="00961A9E">
          <w:rPr>
            <w:webHidden/>
          </w:rPr>
          <w:fldChar w:fldCharType="separate"/>
        </w:r>
        <w:r w:rsidR="00F43602">
          <w:rPr>
            <w:webHidden/>
          </w:rPr>
          <w:t>49</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63" w:history="1">
        <w:r w:rsidR="00961A9E" w:rsidRPr="00CB0ED0">
          <w:rPr>
            <w:rStyle w:val="af0"/>
          </w:rPr>
          <w:t>4.2.2</w:t>
        </w:r>
        <w:r w:rsidR="00961A9E" w:rsidRPr="00CB0ED0">
          <w:rPr>
            <w:rStyle w:val="af0"/>
            <w:rFonts w:hint="eastAsia"/>
          </w:rPr>
          <w:t xml:space="preserve"> </w:t>
        </w:r>
        <w:r w:rsidR="00961A9E" w:rsidRPr="00CB0ED0">
          <w:rPr>
            <w:rStyle w:val="af0"/>
            <w:rFonts w:hint="eastAsia"/>
          </w:rPr>
          <w:t>黎曼流形</w:t>
        </w:r>
        <w:r w:rsidR="00961A9E">
          <w:rPr>
            <w:webHidden/>
          </w:rPr>
          <w:tab/>
        </w:r>
        <w:r w:rsidR="00961A9E">
          <w:rPr>
            <w:webHidden/>
          </w:rPr>
          <w:fldChar w:fldCharType="begin"/>
        </w:r>
        <w:r w:rsidR="00961A9E">
          <w:rPr>
            <w:webHidden/>
          </w:rPr>
          <w:instrText xml:space="preserve"> PAGEREF _Toc477443163 \h </w:instrText>
        </w:r>
        <w:r w:rsidR="00961A9E">
          <w:rPr>
            <w:webHidden/>
          </w:rPr>
        </w:r>
        <w:r w:rsidR="00961A9E">
          <w:rPr>
            <w:webHidden/>
          </w:rPr>
          <w:fldChar w:fldCharType="separate"/>
        </w:r>
        <w:r w:rsidR="00F43602">
          <w:rPr>
            <w:webHidden/>
          </w:rPr>
          <w:t>49</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64" w:history="1">
        <w:r w:rsidR="00961A9E" w:rsidRPr="00CB0ED0">
          <w:rPr>
            <w:rStyle w:val="af0"/>
            <w:noProof/>
          </w:rPr>
          <w:t>4.3</w:t>
        </w:r>
        <w:r w:rsidR="00961A9E" w:rsidRPr="00CB0ED0">
          <w:rPr>
            <w:rStyle w:val="af0"/>
            <w:rFonts w:hint="eastAsia"/>
            <w:noProof/>
          </w:rPr>
          <w:t xml:space="preserve"> </w:t>
        </w:r>
        <w:r w:rsidR="00961A9E" w:rsidRPr="00CB0ED0">
          <w:rPr>
            <w:rStyle w:val="af0"/>
            <w:rFonts w:hint="eastAsia"/>
            <w:noProof/>
          </w:rPr>
          <w:t>基于一致性协方差的集体行为描述子</w:t>
        </w:r>
        <w:r w:rsidR="00961A9E">
          <w:rPr>
            <w:noProof/>
            <w:webHidden/>
          </w:rPr>
          <w:tab/>
        </w:r>
        <w:r w:rsidR="00961A9E">
          <w:rPr>
            <w:noProof/>
            <w:webHidden/>
          </w:rPr>
          <w:fldChar w:fldCharType="begin"/>
        </w:r>
        <w:r w:rsidR="00961A9E">
          <w:rPr>
            <w:noProof/>
            <w:webHidden/>
          </w:rPr>
          <w:instrText xml:space="preserve"> PAGEREF _Toc477443164 \h </w:instrText>
        </w:r>
        <w:r w:rsidR="00961A9E">
          <w:rPr>
            <w:noProof/>
            <w:webHidden/>
          </w:rPr>
        </w:r>
        <w:r w:rsidR="00961A9E">
          <w:rPr>
            <w:noProof/>
            <w:webHidden/>
          </w:rPr>
          <w:fldChar w:fldCharType="separate"/>
        </w:r>
        <w:r w:rsidR="00F43602">
          <w:rPr>
            <w:noProof/>
            <w:webHidden/>
          </w:rPr>
          <w:t>50</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65" w:history="1">
        <w:r w:rsidR="00961A9E" w:rsidRPr="00CB0ED0">
          <w:rPr>
            <w:rStyle w:val="af0"/>
          </w:rPr>
          <w:t>4.3.1</w:t>
        </w:r>
        <w:r w:rsidR="00961A9E" w:rsidRPr="00CB0ED0">
          <w:rPr>
            <w:rStyle w:val="af0"/>
            <w:rFonts w:hint="eastAsia"/>
          </w:rPr>
          <w:t xml:space="preserve"> </w:t>
        </w:r>
        <w:r w:rsidR="00961A9E" w:rsidRPr="00CB0ED0">
          <w:rPr>
            <w:rStyle w:val="af0"/>
            <w:rFonts w:hint="eastAsia"/>
          </w:rPr>
          <w:t>一致性协方差描述子</w:t>
        </w:r>
        <w:r w:rsidR="00961A9E">
          <w:rPr>
            <w:webHidden/>
          </w:rPr>
          <w:tab/>
        </w:r>
        <w:r w:rsidR="00961A9E">
          <w:rPr>
            <w:webHidden/>
          </w:rPr>
          <w:fldChar w:fldCharType="begin"/>
        </w:r>
        <w:r w:rsidR="00961A9E">
          <w:rPr>
            <w:webHidden/>
          </w:rPr>
          <w:instrText xml:space="preserve"> PAGEREF _Toc477443165 \h </w:instrText>
        </w:r>
        <w:r w:rsidR="00961A9E">
          <w:rPr>
            <w:webHidden/>
          </w:rPr>
        </w:r>
        <w:r w:rsidR="00961A9E">
          <w:rPr>
            <w:webHidden/>
          </w:rPr>
          <w:fldChar w:fldCharType="separate"/>
        </w:r>
        <w:r w:rsidR="00F43602">
          <w:rPr>
            <w:webHidden/>
          </w:rPr>
          <w:t>50</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66" w:history="1">
        <w:r w:rsidR="00961A9E" w:rsidRPr="00CB0ED0">
          <w:rPr>
            <w:rStyle w:val="af0"/>
          </w:rPr>
          <w:t>4.3.2</w:t>
        </w:r>
        <w:r w:rsidR="00961A9E" w:rsidRPr="00CB0ED0">
          <w:rPr>
            <w:rStyle w:val="af0"/>
            <w:rFonts w:hint="eastAsia"/>
          </w:rPr>
          <w:t xml:space="preserve"> </w:t>
        </w:r>
        <w:r w:rsidR="00961A9E" w:rsidRPr="00CB0ED0">
          <w:rPr>
            <w:rStyle w:val="af0"/>
            <w:rFonts w:hint="eastAsia"/>
          </w:rPr>
          <w:t>相似度计算</w:t>
        </w:r>
        <w:r w:rsidR="00961A9E">
          <w:rPr>
            <w:webHidden/>
          </w:rPr>
          <w:tab/>
        </w:r>
        <w:r w:rsidR="00961A9E">
          <w:rPr>
            <w:webHidden/>
          </w:rPr>
          <w:fldChar w:fldCharType="begin"/>
        </w:r>
        <w:r w:rsidR="00961A9E">
          <w:rPr>
            <w:webHidden/>
          </w:rPr>
          <w:instrText xml:space="preserve"> PAGEREF _Toc477443166 \h </w:instrText>
        </w:r>
        <w:r w:rsidR="00961A9E">
          <w:rPr>
            <w:webHidden/>
          </w:rPr>
        </w:r>
        <w:r w:rsidR="00961A9E">
          <w:rPr>
            <w:webHidden/>
          </w:rPr>
          <w:fldChar w:fldCharType="separate"/>
        </w:r>
        <w:r w:rsidR="00F43602">
          <w:rPr>
            <w:webHidden/>
          </w:rPr>
          <w:t>52</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67" w:history="1">
        <w:r w:rsidR="00961A9E" w:rsidRPr="00CB0ED0">
          <w:rPr>
            <w:rStyle w:val="af0"/>
            <w:noProof/>
            <w:lang w:val="en-GB"/>
          </w:rPr>
          <w:t>4.4</w:t>
        </w:r>
        <w:r w:rsidR="00961A9E" w:rsidRPr="00CB0ED0">
          <w:rPr>
            <w:rStyle w:val="af0"/>
            <w:rFonts w:hint="eastAsia"/>
            <w:noProof/>
          </w:rPr>
          <w:t xml:space="preserve"> </w:t>
        </w:r>
        <w:r w:rsidR="00961A9E" w:rsidRPr="00CB0ED0">
          <w:rPr>
            <w:rStyle w:val="af0"/>
            <w:rFonts w:hint="eastAsia"/>
            <w:noProof/>
          </w:rPr>
          <w:t>基于空间加权的密度峰值聚类算法</w:t>
        </w:r>
        <w:r w:rsidR="00961A9E">
          <w:rPr>
            <w:noProof/>
            <w:webHidden/>
          </w:rPr>
          <w:tab/>
        </w:r>
        <w:r w:rsidR="00961A9E">
          <w:rPr>
            <w:noProof/>
            <w:webHidden/>
          </w:rPr>
          <w:fldChar w:fldCharType="begin"/>
        </w:r>
        <w:r w:rsidR="00961A9E">
          <w:rPr>
            <w:noProof/>
            <w:webHidden/>
          </w:rPr>
          <w:instrText xml:space="preserve"> PAGEREF _Toc477443167 \h </w:instrText>
        </w:r>
        <w:r w:rsidR="00961A9E">
          <w:rPr>
            <w:noProof/>
            <w:webHidden/>
          </w:rPr>
        </w:r>
        <w:r w:rsidR="00961A9E">
          <w:rPr>
            <w:noProof/>
            <w:webHidden/>
          </w:rPr>
          <w:fldChar w:fldCharType="separate"/>
        </w:r>
        <w:r w:rsidR="00F43602">
          <w:rPr>
            <w:noProof/>
            <w:webHidden/>
          </w:rPr>
          <w:t>52</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68" w:history="1">
        <w:r w:rsidR="00961A9E" w:rsidRPr="00CB0ED0">
          <w:rPr>
            <w:rStyle w:val="af0"/>
          </w:rPr>
          <w:t>4.4.1</w:t>
        </w:r>
        <w:r w:rsidR="00961A9E" w:rsidRPr="00CB0ED0">
          <w:rPr>
            <w:rStyle w:val="af0"/>
            <w:rFonts w:hint="eastAsia"/>
          </w:rPr>
          <w:t xml:space="preserve"> </w:t>
        </w:r>
        <w:r w:rsidR="00961A9E" w:rsidRPr="00CB0ED0">
          <w:rPr>
            <w:rStyle w:val="af0"/>
            <w:rFonts w:hint="eastAsia"/>
          </w:rPr>
          <w:t>密度估计</w:t>
        </w:r>
        <w:r w:rsidR="00961A9E">
          <w:rPr>
            <w:webHidden/>
          </w:rPr>
          <w:tab/>
        </w:r>
        <w:r w:rsidR="00961A9E">
          <w:rPr>
            <w:webHidden/>
          </w:rPr>
          <w:fldChar w:fldCharType="begin"/>
        </w:r>
        <w:r w:rsidR="00961A9E">
          <w:rPr>
            <w:webHidden/>
          </w:rPr>
          <w:instrText xml:space="preserve"> PAGEREF _Toc477443168 \h </w:instrText>
        </w:r>
        <w:r w:rsidR="00961A9E">
          <w:rPr>
            <w:webHidden/>
          </w:rPr>
        </w:r>
        <w:r w:rsidR="00961A9E">
          <w:rPr>
            <w:webHidden/>
          </w:rPr>
          <w:fldChar w:fldCharType="separate"/>
        </w:r>
        <w:r w:rsidR="00F43602">
          <w:rPr>
            <w:webHidden/>
          </w:rPr>
          <w:t>52</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69" w:history="1">
        <w:r w:rsidR="00961A9E" w:rsidRPr="00CB0ED0">
          <w:rPr>
            <w:rStyle w:val="af0"/>
          </w:rPr>
          <w:t>4.4.2</w:t>
        </w:r>
        <w:r w:rsidR="00961A9E" w:rsidRPr="00CB0ED0">
          <w:rPr>
            <w:rStyle w:val="af0"/>
            <w:rFonts w:hint="eastAsia"/>
          </w:rPr>
          <w:t xml:space="preserve"> </w:t>
        </w:r>
        <w:r w:rsidR="00961A9E" w:rsidRPr="00CB0ED0">
          <w:rPr>
            <w:rStyle w:val="af0"/>
            <w:rFonts w:hint="eastAsia"/>
          </w:rPr>
          <w:t>一致性近邻</w:t>
        </w:r>
        <w:r w:rsidR="00961A9E">
          <w:rPr>
            <w:webHidden/>
          </w:rPr>
          <w:tab/>
        </w:r>
        <w:r w:rsidR="00961A9E">
          <w:rPr>
            <w:webHidden/>
          </w:rPr>
          <w:fldChar w:fldCharType="begin"/>
        </w:r>
        <w:r w:rsidR="00961A9E">
          <w:rPr>
            <w:webHidden/>
          </w:rPr>
          <w:instrText xml:space="preserve"> PAGEREF _Toc477443169 \h </w:instrText>
        </w:r>
        <w:r w:rsidR="00961A9E">
          <w:rPr>
            <w:webHidden/>
          </w:rPr>
        </w:r>
        <w:r w:rsidR="00961A9E">
          <w:rPr>
            <w:webHidden/>
          </w:rPr>
          <w:fldChar w:fldCharType="separate"/>
        </w:r>
        <w:r w:rsidR="00F43602">
          <w:rPr>
            <w:webHidden/>
          </w:rPr>
          <w:t>54</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70" w:history="1">
        <w:r w:rsidR="00961A9E" w:rsidRPr="00CB0ED0">
          <w:rPr>
            <w:rStyle w:val="af0"/>
          </w:rPr>
          <w:t>4.4.3</w:t>
        </w:r>
        <w:r w:rsidR="00961A9E" w:rsidRPr="00CB0ED0">
          <w:rPr>
            <w:rStyle w:val="af0"/>
            <w:rFonts w:hint="eastAsia"/>
          </w:rPr>
          <w:t xml:space="preserve"> </w:t>
        </w:r>
        <w:r w:rsidR="00961A9E" w:rsidRPr="00CB0ED0">
          <w:rPr>
            <w:rStyle w:val="af0"/>
            <w:rFonts w:hint="eastAsia"/>
          </w:rPr>
          <w:t>聚类指派</w:t>
        </w:r>
        <w:r w:rsidR="00961A9E">
          <w:rPr>
            <w:webHidden/>
          </w:rPr>
          <w:tab/>
        </w:r>
        <w:r w:rsidR="00961A9E">
          <w:rPr>
            <w:webHidden/>
          </w:rPr>
          <w:fldChar w:fldCharType="begin"/>
        </w:r>
        <w:r w:rsidR="00961A9E">
          <w:rPr>
            <w:webHidden/>
          </w:rPr>
          <w:instrText xml:space="preserve"> PAGEREF _Toc477443170 \h </w:instrText>
        </w:r>
        <w:r w:rsidR="00961A9E">
          <w:rPr>
            <w:webHidden/>
          </w:rPr>
        </w:r>
        <w:r w:rsidR="00961A9E">
          <w:rPr>
            <w:webHidden/>
          </w:rPr>
          <w:fldChar w:fldCharType="separate"/>
        </w:r>
        <w:r w:rsidR="00F43602">
          <w:rPr>
            <w:webHidden/>
          </w:rPr>
          <w:t>54</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71" w:history="1">
        <w:r w:rsidR="00961A9E" w:rsidRPr="00CB0ED0">
          <w:rPr>
            <w:rStyle w:val="af0"/>
            <w:noProof/>
          </w:rPr>
          <w:t>4.5</w:t>
        </w:r>
        <w:r w:rsidR="00961A9E" w:rsidRPr="00CB0ED0">
          <w:rPr>
            <w:rStyle w:val="af0"/>
            <w:rFonts w:hint="eastAsia"/>
            <w:noProof/>
          </w:rPr>
          <w:t xml:space="preserve"> </w:t>
        </w:r>
        <w:r w:rsidR="00961A9E" w:rsidRPr="00CB0ED0">
          <w:rPr>
            <w:rStyle w:val="af0"/>
            <w:rFonts w:hint="eastAsia"/>
            <w:noProof/>
          </w:rPr>
          <w:t>实验结果</w:t>
        </w:r>
        <w:r w:rsidR="00961A9E">
          <w:rPr>
            <w:noProof/>
            <w:webHidden/>
          </w:rPr>
          <w:tab/>
        </w:r>
        <w:r w:rsidR="00961A9E">
          <w:rPr>
            <w:noProof/>
            <w:webHidden/>
          </w:rPr>
          <w:fldChar w:fldCharType="begin"/>
        </w:r>
        <w:r w:rsidR="00961A9E">
          <w:rPr>
            <w:noProof/>
            <w:webHidden/>
          </w:rPr>
          <w:instrText xml:space="preserve"> PAGEREF _Toc477443171 \h </w:instrText>
        </w:r>
        <w:r w:rsidR="00961A9E">
          <w:rPr>
            <w:noProof/>
            <w:webHidden/>
          </w:rPr>
        </w:r>
        <w:r w:rsidR="00961A9E">
          <w:rPr>
            <w:noProof/>
            <w:webHidden/>
          </w:rPr>
          <w:fldChar w:fldCharType="separate"/>
        </w:r>
        <w:r w:rsidR="00F43602">
          <w:rPr>
            <w:noProof/>
            <w:webHidden/>
          </w:rPr>
          <w:t>56</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72" w:history="1">
        <w:r w:rsidR="00961A9E" w:rsidRPr="00CB0ED0">
          <w:rPr>
            <w:rStyle w:val="af0"/>
            <w:noProof/>
          </w:rPr>
          <w:t>4.6</w:t>
        </w:r>
        <w:r w:rsidR="00961A9E" w:rsidRPr="00CB0ED0">
          <w:rPr>
            <w:rStyle w:val="af0"/>
            <w:rFonts w:hint="eastAsia"/>
            <w:noProof/>
          </w:rPr>
          <w:t xml:space="preserve"> </w:t>
        </w:r>
        <w:r w:rsidR="00961A9E" w:rsidRPr="00CB0ED0">
          <w:rPr>
            <w:rStyle w:val="af0"/>
            <w:rFonts w:hint="eastAsia"/>
            <w:noProof/>
          </w:rPr>
          <w:t>实验对比及分析</w:t>
        </w:r>
        <w:r w:rsidR="00961A9E">
          <w:rPr>
            <w:noProof/>
            <w:webHidden/>
          </w:rPr>
          <w:tab/>
        </w:r>
        <w:r w:rsidR="00961A9E">
          <w:rPr>
            <w:noProof/>
            <w:webHidden/>
          </w:rPr>
          <w:fldChar w:fldCharType="begin"/>
        </w:r>
        <w:r w:rsidR="00961A9E">
          <w:rPr>
            <w:noProof/>
            <w:webHidden/>
          </w:rPr>
          <w:instrText xml:space="preserve"> PAGEREF _Toc477443172 \h </w:instrText>
        </w:r>
        <w:r w:rsidR="00961A9E">
          <w:rPr>
            <w:noProof/>
            <w:webHidden/>
          </w:rPr>
        </w:r>
        <w:r w:rsidR="00961A9E">
          <w:rPr>
            <w:noProof/>
            <w:webHidden/>
          </w:rPr>
          <w:fldChar w:fldCharType="separate"/>
        </w:r>
        <w:r w:rsidR="00F43602">
          <w:rPr>
            <w:noProof/>
            <w:webHidden/>
          </w:rPr>
          <w:t>57</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73" w:history="1">
        <w:r w:rsidR="00961A9E" w:rsidRPr="00CB0ED0">
          <w:rPr>
            <w:rStyle w:val="af0"/>
            <w:noProof/>
          </w:rPr>
          <w:t>4.7</w:t>
        </w:r>
        <w:r w:rsidR="00961A9E" w:rsidRPr="00CB0ED0">
          <w:rPr>
            <w:rStyle w:val="af0"/>
            <w:rFonts w:hint="eastAsia"/>
            <w:noProof/>
          </w:rPr>
          <w:t xml:space="preserve"> </w:t>
        </w:r>
        <w:r w:rsidR="00961A9E" w:rsidRPr="00CB0ED0">
          <w:rPr>
            <w:rStyle w:val="af0"/>
            <w:rFonts w:hint="eastAsia"/>
            <w:noProof/>
          </w:rPr>
          <w:t>本章小结</w:t>
        </w:r>
        <w:r w:rsidR="00961A9E">
          <w:rPr>
            <w:noProof/>
            <w:webHidden/>
          </w:rPr>
          <w:tab/>
        </w:r>
        <w:r w:rsidR="00961A9E">
          <w:rPr>
            <w:noProof/>
            <w:webHidden/>
          </w:rPr>
          <w:fldChar w:fldCharType="begin"/>
        </w:r>
        <w:r w:rsidR="00961A9E">
          <w:rPr>
            <w:noProof/>
            <w:webHidden/>
          </w:rPr>
          <w:instrText xml:space="preserve"> PAGEREF _Toc477443173 \h </w:instrText>
        </w:r>
        <w:r w:rsidR="00961A9E">
          <w:rPr>
            <w:noProof/>
            <w:webHidden/>
          </w:rPr>
        </w:r>
        <w:r w:rsidR="00961A9E">
          <w:rPr>
            <w:noProof/>
            <w:webHidden/>
          </w:rPr>
          <w:fldChar w:fldCharType="separate"/>
        </w:r>
        <w:r w:rsidR="00F43602">
          <w:rPr>
            <w:noProof/>
            <w:webHidden/>
          </w:rPr>
          <w:t>59</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74" w:history="1">
        <w:r w:rsidR="00961A9E" w:rsidRPr="00CB0ED0">
          <w:rPr>
            <w:rStyle w:val="af0"/>
            <w:rFonts w:hint="eastAsia"/>
            <w:noProof/>
          </w:rPr>
          <w:t>第</w:t>
        </w:r>
        <w:r w:rsidR="00961A9E" w:rsidRPr="00CB0ED0">
          <w:rPr>
            <w:rStyle w:val="af0"/>
            <w:rFonts w:hint="eastAsia"/>
            <w:noProof/>
          </w:rPr>
          <w:t xml:space="preserve"> 5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基于情绪传播模型的动态人群路径规划</w:t>
        </w:r>
        <w:r w:rsidR="00961A9E">
          <w:rPr>
            <w:noProof/>
            <w:webHidden/>
          </w:rPr>
          <w:tab/>
        </w:r>
        <w:r w:rsidR="00961A9E">
          <w:rPr>
            <w:noProof/>
            <w:webHidden/>
          </w:rPr>
          <w:fldChar w:fldCharType="begin"/>
        </w:r>
        <w:r w:rsidR="00961A9E">
          <w:rPr>
            <w:noProof/>
            <w:webHidden/>
          </w:rPr>
          <w:instrText xml:space="preserve"> PAGEREF _Toc477443174 \h </w:instrText>
        </w:r>
        <w:r w:rsidR="00961A9E">
          <w:rPr>
            <w:noProof/>
            <w:webHidden/>
          </w:rPr>
        </w:r>
        <w:r w:rsidR="00961A9E">
          <w:rPr>
            <w:noProof/>
            <w:webHidden/>
          </w:rPr>
          <w:fldChar w:fldCharType="separate"/>
        </w:r>
        <w:r w:rsidR="00F43602">
          <w:rPr>
            <w:noProof/>
            <w:webHidden/>
          </w:rPr>
          <w:t>60</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75" w:history="1">
        <w:r w:rsidR="00961A9E" w:rsidRPr="00CB0ED0">
          <w:rPr>
            <w:rStyle w:val="af0"/>
            <w:noProof/>
          </w:rPr>
          <w:t>5.1</w:t>
        </w:r>
        <w:r w:rsidR="00961A9E" w:rsidRPr="00CB0ED0">
          <w:rPr>
            <w:rStyle w:val="af0"/>
            <w:rFonts w:hint="eastAsia"/>
            <w:noProof/>
          </w:rPr>
          <w:t xml:space="preserve"> </w:t>
        </w:r>
        <w:r w:rsidR="00961A9E" w:rsidRPr="00CB0ED0">
          <w:rPr>
            <w:rStyle w:val="af0"/>
            <w:rFonts w:hint="eastAsia"/>
            <w:noProof/>
          </w:rPr>
          <w:t>引言</w:t>
        </w:r>
        <w:r w:rsidR="00961A9E">
          <w:rPr>
            <w:noProof/>
            <w:webHidden/>
          </w:rPr>
          <w:tab/>
        </w:r>
        <w:r w:rsidR="00961A9E">
          <w:rPr>
            <w:noProof/>
            <w:webHidden/>
          </w:rPr>
          <w:fldChar w:fldCharType="begin"/>
        </w:r>
        <w:r w:rsidR="00961A9E">
          <w:rPr>
            <w:noProof/>
            <w:webHidden/>
          </w:rPr>
          <w:instrText xml:space="preserve"> PAGEREF _Toc477443175 \h </w:instrText>
        </w:r>
        <w:r w:rsidR="00961A9E">
          <w:rPr>
            <w:noProof/>
            <w:webHidden/>
          </w:rPr>
        </w:r>
        <w:r w:rsidR="00961A9E">
          <w:rPr>
            <w:noProof/>
            <w:webHidden/>
          </w:rPr>
          <w:fldChar w:fldCharType="separate"/>
        </w:r>
        <w:r w:rsidR="00F43602">
          <w:rPr>
            <w:noProof/>
            <w:webHidden/>
          </w:rPr>
          <w:t>60</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76" w:history="1">
        <w:r w:rsidR="00961A9E" w:rsidRPr="00CB0ED0">
          <w:rPr>
            <w:rStyle w:val="af0"/>
            <w:noProof/>
          </w:rPr>
          <w:t>5.2</w:t>
        </w:r>
        <w:r w:rsidR="00961A9E" w:rsidRPr="00CB0ED0">
          <w:rPr>
            <w:rStyle w:val="af0"/>
            <w:rFonts w:hint="eastAsia"/>
            <w:noProof/>
          </w:rPr>
          <w:t xml:space="preserve"> </w:t>
        </w:r>
        <w:r w:rsidR="00961A9E" w:rsidRPr="00CB0ED0">
          <w:rPr>
            <w:rStyle w:val="af0"/>
            <w:rFonts w:hint="eastAsia"/>
            <w:noProof/>
          </w:rPr>
          <w:t>背景知识</w:t>
        </w:r>
        <w:r w:rsidR="00961A9E">
          <w:rPr>
            <w:noProof/>
            <w:webHidden/>
          </w:rPr>
          <w:tab/>
        </w:r>
        <w:r w:rsidR="00961A9E">
          <w:rPr>
            <w:noProof/>
            <w:webHidden/>
          </w:rPr>
          <w:fldChar w:fldCharType="begin"/>
        </w:r>
        <w:r w:rsidR="00961A9E">
          <w:rPr>
            <w:noProof/>
            <w:webHidden/>
          </w:rPr>
          <w:instrText xml:space="preserve"> PAGEREF _Toc477443176 \h </w:instrText>
        </w:r>
        <w:r w:rsidR="00961A9E">
          <w:rPr>
            <w:noProof/>
            <w:webHidden/>
          </w:rPr>
        </w:r>
        <w:r w:rsidR="00961A9E">
          <w:rPr>
            <w:noProof/>
            <w:webHidden/>
          </w:rPr>
          <w:fldChar w:fldCharType="separate"/>
        </w:r>
        <w:r w:rsidR="00F43602">
          <w:rPr>
            <w:noProof/>
            <w:webHidden/>
          </w:rPr>
          <w:t>63</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77" w:history="1">
        <w:r w:rsidR="00961A9E" w:rsidRPr="00CB0ED0">
          <w:rPr>
            <w:rStyle w:val="af0"/>
            <w:noProof/>
          </w:rPr>
          <w:t>5.3</w:t>
        </w:r>
        <w:r w:rsidR="00961A9E" w:rsidRPr="00CB0ED0">
          <w:rPr>
            <w:rStyle w:val="af0"/>
            <w:rFonts w:hint="eastAsia"/>
            <w:noProof/>
          </w:rPr>
          <w:t xml:space="preserve"> </w:t>
        </w:r>
        <w:r w:rsidR="00961A9E" w:rsidRPr="00CB0ED0">
          <w:rPr>
            <w:rStyle w:val="af0"/>
            <w:rFonts w:hint="eastAsia"/>
            <w:noProof/>
          </w:rPr>
          <w:t>问题描述</w:t>
        </w:r>
        <w:r w:rsidR="00961A9E">
          <w:rPr>
            <w:noProof/>
            <w:webHidden/>
          </w:rPr>
          <w:tab/>
        </w:r>
        <w:r w:rsidR="00961A9E">
          <w:rPr>
            <w:noProof/>
            <w:webHidden/>
          </w:rPr>
          <w:fldChar w:fldCharType="begin"/>
        </w:r>
        <w:r w:rsidR="00961A9E">
          <w:rPr>
            <w:noProof/>
            <w:webHidden/>
          </w:rPr>
          <w:instrText xml:space="preserve"> PAGEREF _Toc477443177 \h </w:instrText>
        </w:r>
        <w:r w:rsidR="00961A9E">
          <w:rPr>
            <w:noProof/>
            <w:webHidden/>
          </w:rPr>
        </w:r>
        <w:r w:rsidR="00961A9E">
          <w:rPr>
            <w:noProof/>
            <w:webHidden/>
          </w:rPr>
          <w:fldChar w:fldCharType="separate"/>
        </w:r>
        <w:r w:rsidR="00F43602">
          <w:rPr>
            <w:noProof/>
            <w:webHidden/>
          </w:rPr>
          <w:t>64</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78" w:history="1">
        <w:r w:rsidR="00961A9E" w:rsidRPr="00CB0ED0">
          <w:rPr>
            <w:rStyle w:val="af0"/>
            <w:noProof/>
          </w:rPr>
          <w:t>5.4</w:t>
        </w:r>
        <w:r w:rsidR="00961A9E" w:rsidRPr="00CB0ED0">
          <w:rPr>
            <w:rStyle w:val="af0"/>
            <w:rFonts w:hint="eastAsia"/>
            <w:noProof/>
          </w:rPr>
          <w:t xml:space="preserve"> </w:t>
        </w:r>
        <w:r w:rsidR="00961A9E" w:rsidRPr="00CB0ED0">
          <w:rPr>
            <w:rStyle w:val="af0"/>
            <w:rFonts w:hint="eastAsia"/>
            <w:noProof/>
          </w:rPr>
          <w:t>情绪传播模型</w:t>
        </w:r>
        <w:r w:rsidR="00961A9E">
          <w:rPr>
            <w:noProof/>
            <w:webHidden/>
          </w:rPr>
          <w:tab/>
        </w:r>
        <w:r w:rsidR="00961A9E">
          <w:rPr>
            <w:noProof/>
            <w:webHidden/>
          </w:rPr>
          <w:fldChar w:fldCharType="begin"/>
        </w:r>
        <w:r w:rsidR="00961A9E">
          <w:rPr>
            <w:noProof/>
            <w:webHidden/>
          </w:rPr>
          <w:instrText xml:space="preserve"> PAGEREF _Toc477443178 \h </w:instrText>
        </w:r>
        <w:r w:rsidR="00961A9E">
          <w:rPr>
            <w:noProof/>
            <w:webHidden/>
          </w:rPr>
        </w:r>
        <w:r w:rsidR="00961A9E">
          <w:rPr>
            <w:noProof/>
            <w:webHidden/>
          </w:rPr>
          <w:fldChar w:fldCharType="separate"/>
        </w:r>
        <w:r w:rsidR="00F43602">
          <w:rPr>
            <w:noProof/>
            <w:webHidden/>
          </w:rPr>
          <w:t>64</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79" w:history="1">
        <w:r w:rsidR="00961A9E" w:rsidRPr="00CB0ED0">
          <w:rPr>
            <w:rStyle w:val="af0"/>
          </w:rPr>
          <w:t>5.4.1</w:t>
        </w:r>
        <w:r w:rsidR="00961A9E" w:rsidRPr="00CB0ED0">
          <w:rPr>
            <w:rStyle w:val="af0"/>
            <w:rFonts w:hint="eastAsia"/>
          </w:rPr>
          <w:t xml:space="preserve"> </w:t>
        </w:r>
        <w:r w:rsidR="00961A9E" w:rsidRPr="00CB0ED0">
          <w:rPr>
            <w:rStyle w:val="af0"/>
            <w:rFonts w:hint="eastAsia"/>
          </w:rPr>
          <w:t>基于人格特征模型的情绪偏好</w:t>
        </w:r>
        <w:r w:rsidR="00961A9E">
          <w:rPr>
            <w:webHidden/>
          </w:rPr>
          <w:tab/>
        </w:r>
        <w:r w:rsidR="00961A9E">
          <w:rPr>
            <w:webHidden/>
          </w:rPr>
          <w:fldChar w:fldCharType="begin"/>
        </w:r>
        <w:r w:rsidR="00961A9E">
          <w:rPr>
            <w:webHidden/>
          </w:rPr>
          <w:instrText xml:space="preserve"> PAGEREF _Toc477443179 \h </w:instrText>
        </w:r>
        <w:r w:rsidR="00961A9E">
          <w:rPr>
            <w:webHidden/>
          </w:rPr>
        </w:r>
        <w:r w:rsidR="00961A9E">
          <w:rPr>
            <w:webHidden/>
          </w:rPr>
          <w:fldChar w:fldCharType="separate"/>
        </w:r>
        <w:r w:rsidR="00F43602">
          <w:rPr>
            <w:webHidden/>
          </w:rPr>
          <w:t>65</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80" w:history="1">
        <w:r w:rsidR="00961A9E" w:rsidRPr="00CB0ED0">
          <w:rPr>
            <w:rStyle w:val="af0"/>
            <w:lang w:val="en-GB"/>
          </w:rPr>
          <w:t>5.4.2</w:t>
        </w:r>
        <w:r w:rsidR="00961A9E" w:rsidRPr="00CB0ED0">
          <w:rPr>
            <w:rStyle w:val="af0"/>
            <w:rFonts w:hint="eastAsia"/>
            <w:lang w:val="en-GB"/>
          </w:rPr>
          <w:t xml:space="preserve"> </w:t>
        </w:r>
        <w:r w:rsidR="00961A9E" w:rsidRPr="00CB0ED0">
          <w:rPr>
            <w:rStyle w:val="af0"/>
            <w:rFonts w:hint="eastAsia"/>
            <w:lang w:val="en-GB"/>
          </w:rPr>
          <w:t>基于集体行为子群组的情绪传播算法</w:t>
        </w:r>
        <w:r w:rsidR="00961A9E">
          <w:rPr>
            <w:webHidden/>
          </w:rPr>
          <w:tab/>
        </w:r>
        <w:r w:rsidR="00961A9E">
          <w:rPr>
            <w:webHidden/>
          </w:rPr>
          <w:fldChar w:fldCharType="begin"/>
        </w:r>
        <w:r w:rsidR="00961A9E">
          <w:rPr>
            <w:webHidden/>
          </w:rPr>
          <w:instrText xml:space="preserve"> PAGEREF _Toc477443180 \h </w:instrText>
        </w:r>
        <w:r w:rsidR="00961A9E">
          <w:rPr>
            <w:webHidden/>
          </w:rPr>
        </w:r>
        <w:r w:rsidR="00961A9E">
          <w:rPr>
            <w:webHidden/>
          </w:rPr>
          <w:fldChar w:fldCharType="separate"/>
        </w:r>
        <w:r w:rsidR="00F43602">
          <w:rPr>
            <w:webHidden/>
          </w:rPr>
          <w:t>67</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81" w:history="1">
        <w:r w:rsidR="00961A9E" w:rsidRPr="00CB0ED0">
          <w:rPr>
            <w:rStyle w:val="af0"/>
            <w:noProof/>
            <w:lang w:val="en-GB"/>
          </w:rPr>
          <w:t>5.5</w:t>
        </w:r>
        <w:r w:rsidR="00961A9E" w:rsidRPr="00CB0ED0">
          <w:rPr>
            <w:rStyle w:val="af0"/>
            <w:rFonts w:hint="eastAsia"/>
            <w:noProof/>
            <w:lang w:val="en-GB"/>
          </w:rPr>
          <w:t xml:space="preserve"> </w:t>
        </w:r>
        <w:r w:rsidR="00961A9E" w:rsidRPr="00CB0ED0">
          <w:rPr>
            <w:rStyle w:val="af0"/>
            <w:rFonts w:hint="eastAsia"/>
            <w:noProof/>
            <w:lang w:val="en-GB"/>
          </w:rPr>
          <w:t>人群动态路径规划</w:t>
        </w:r>
        <w:r w:rsidR="00961A9E">
          <w:rPr>
            <w:noProof/>
            <w:webHidden/>
          </w:rPr>
          <w:tab/>
        </w:r>
        <w:r w:rsidR="00961A9E">
          <w:rPr>
            <w:noProof/>
            <w:webHidden/>
          </w:rPr>
          <w:fldChar w:fldCharType="begin"/>
        </w:r>
        <w:r w:rsidR="00961A9E">
          <w:rPr>
            <w:noProof/>
            <w:webHidden/>
          </w:rPr>
          <w:instrText xml:space="preserve"> PAGEREF _Toc477443181 \h </w:instrText>
        </w:r>
        <w:r w:rsidR="00961A9E">
          <w:rPr>
            <w:noProof/>
            <w:webHidden/>
          </w:rPr>
        </w:r>
        <w:r w:rsidR="00961A9E">
          <w:rPr>
            <w:noProof/>
            <w:webHidden/>
          </w:rPr>
          <w:fldChar w:fldCharType="separate"/>
        </w:r>
        <w:r w:rsidR="00F43602">
          <w:rPr>
            <w:noProof/>
            <w:webHidden/>
          </w:rPr>
          <w:t>72</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82" w:history="1">
        <w:r w:rsidR="00961A9E" w:rsidRPr="00CB0ED0">
          <w:rPr>
            <w:rStyle w:val="af0"/>
            <w:lang w:val="en-GB"/>
          </w:rPr>
          <w:t>5.5.1</w:t>
        </w:r>
        <w:r w:rsidR="00961A9E" w:rsidRPr="00CB0ED0">
          <w:rPr>
            <w:rStyle w:val="af0"/>
            <w:rFonts w:hint="eastAsia"/>
            <w:lang w:val="en-GB"/>
          </w:rPr>
          <w:t xml:space="preserve"> </w:t>
        </w:r>
        <w:r w:rsidR="00961A9E" w:rsidRPr="00CB0ED0">
          <w:rPr>
            <w:rStyle w:val="af0"/>
            <w:rFonts w:hint="eastAsia"/>
            <w:lang w:val="en-GB"/>
          </w:rPr>
          <w:t>环境初始化</w:t>
        </w:r>
        <w:r w:rsidR="00961A9E">
          <w:rPr>
            <w:webHidden/>
          </w:rPr>
          <w:tab/>
        </w:r>
        <w:r w:rsidR="00961A9E">
          <w:rPr>
            <w:webHidden/>
          </w:rPr>
          <w:fldChar w:fldCharType="begin"/>
        </w:r>
        <w:r w:rsidR="00961A9E">
          <w:rPr>
            <w:webHidden/>
          </w:rPr>
          <w:instrText xml:space="preserve"> PAGEREF _Toc477443182 \h </w:instrText>
        </w:r>
        <w:r w:rsidR="00961A9E">
          <w:rPr>
            <w:webHidden/>
          </w:rPr>
        </w:r>
        <w:r w:rsidR="00961A9E">
          <w:rPr>
            <w:webHidden/>
          </w:rPr>
          <w:fldChar w:fldCharType="separate"/>
        </w:r>
        <w:r w:rsidR="00F43602">
          <w:rPr>
            <w:webHidden/>
          </w:rPr>
          <w:t>72</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83" w:history="1">
        <w:r w:rsidR="00961A9E" w:rsidRPr="00CB0ED0">
          <w:rPr>
            <w:rStyle w:val="af0"/>
            <w:lang w:val="en-GB"/>
          </w:rPr>
          <w:t>5.5.2</w:t>
        </w:r>
        <w:r w:rsidR="00961A9E" w:rsidRPr="00CB0ED0">
          <w:rPr>
            <w:rStyle w:val="af0"/>
            <w:rFonts w:hint="eastAsia"/>
            <w:lang w:val="en-GB"/>
          </w:rPr>
          <w:t xml:space="preserve"> </w:t>
        </w:r>
        <w:r w:rsidR="00961A9E" w:rsidRPr="00CB0ED0">
          <w:rPr>
            <w:rStyle w:val="af0"/>
            <w:rFonts w:hint="eastAsia"/>
            <w:lang w:val="en-GB"/>
          </w:rPr>
          <w:t>情绪偏好与路径选择的映射</w:t>
        </w:r>
        <w:r w:rsidR="00961A9E">
          <w:rPr>
            <w:webHidden/>
          </w:rPr>
          <w:tab/>
        </w:r>
        <w:r w:rsidR="00961A9E">
          <w:rPr>
            <w:webHidden/>
          </w:rPr>
          <w:fldChar w:fldCharType="begin"/>
        </w:r>
        <w:r w:rsidR="00961A9E">
          <w:rPr>
            <w:webHidden/>
          </w:rPr>
          <w:instrText xml:space="preserve"> PAGEREF _Toc477443183 \h </w:instrText>
        </w:r>
        <w:r w:rsidR="00961A9E">
          <w:rPr>
            <w:webHidden/>
          </w:rPr>
        </w:r>
        <w:r w:rsidR="00961A9E">
          <w:rPr>
            <w:webHidden/>
          </w:rPr>
          <w:fldChar w:fldCharType="separate"/>
        </w:r>
        <w:r w:rsidR="00F43602">
          <w:rPr>
            <w:webHidden/>
          </w:rPr>
          <w:t>73</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84" w:history="1">
        <w:r w:rsidR="00961A9E" w:rsidRPr="00CB0ED0">
          <w:rPr>
            <w:rStyle w:val="af0"/>
            <w:noProof/>
            <w:lang w:val="en-GB"/>
          </w:rPr>
          <w:t>5.6</w:t>
        </w:r>
        <w:r w:rsidR="00961A9E" w:rsidRPr="00CB0ED0">
          <w:rPr>
            <w:rStyle w:val="af0"/>
            <w:rFonts w:hint="eastAsia"/>
            <w:noProof/>
            <w:lang w:val="en-GB"/>
          </w:rPr>
          <w:t xml:space="preserve"> </w:t>
        </w:r>
        <w:r w:rsidR="00961A9E" w:rsidRPr="00CB0ED0">
          <w:rPr>
            <w:rStyle w:val="af0"/>
            <w:rFonts w:hint="eastAsia"/>
            <w:noProof/>
            <w:lang w:val="en-GB"/>
          </w:rPr>
          <w:t>实验结果</w:t>
        </w:r>
        <w:r w:rsidR="00961A9E">
          <w:rPr>
            <w:noProof/>
            <w:webHidden/>
          </w:rPr>
          <w:tab/>
        </w:r>
        <w:r w:rsidR="00961A9E">
          <w:rPr>
            <w:noProof/>
            <w:webHidden/>
          </w:rPr>
          <w:fldChar w:fldCharType="begin"/>
        </w:r>
        <w:r w:rsidR="00961A9E">
          <w:rPr>
            <w:noProof/>
            <w:webHidden/>
          </w:rPr>
          <w:instrText xml:space="preserve"> PAGEREF _Toc477443184 \h </w:instrText>
        </w:r>
        <w:r w:rsidR="00961A9E">
          <w:rPr>
            <w:noProof/>
            <w:webHidden/>
          </w:rPr>
        </w:r>
        <w:r w:rsidR="00961A9E">
          <w:rPr>
            <w:noProof/>
            <w:webHidden/>
          </w:rPr>
          <w:fldChar w:fldCharType="separate"/>
        </w:r>
        <w:r w:rsidR="00F43602">
          <w:rPr>
            <w:noProof/>
            <w:webHidden/>
          </w:rPr>
          <w:t>74</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85" w:history="1">
        <w:r w:rsidR="00961A9E" w:rsidRPr="00CB0ED0">
          <w:rPr>
            <w:rStyle w:val="af0"/>
            <w:noProof/>
            <w:lang w:val="en-GB"/>
          </w:rPr>
          <w:t>5.7</w:t>
        </w:r>
        <w:r w:rsidR="00961A9E" w:rsidRPr="00CB0ED0">
          <w:rPr>
            <w:rStyle w:val="af0"/>
            <w:rFonts w:hint="eastAsia"/>
            <w:noProof/>
            <w:lang w:val="en-GB"/>
          </w:rPr>
          <w:t xml:space="preserve"> </w:t>
        </w:r>
        <w:r w:rsidR="00961A9E" w:rsidRPr="00CB0ED0">
          <w:rPr>
            <w:rStyle w:val="af0"/>
            <w:rFonts w:hint="eastAsia"/>
            <w:noProof/>
            <w:lang w:val="en-GB"/>
          </w:rPr>
          <w:t>实验对比及分析</w:t>
        </w:r>
        <w:r w:rsidR="00961A9E">
          <w:rPr>
            <w:noProof/>
            <w:webHidden/>
          </w:rPr>
          <w:tab/>
        </w:r>
        <w:r w:rsidR="00961A9E">
          <w:rPr>
            <w:noProof/>
            <w:webHidden/>
          </w:rPr>
          <w:fldChar w:fldCharType="begin"/>
        </w:r>
        <w:r w:rsidR="00961A9E">
          <w:rPr>
            <w:noProof/>
            <w:webHidden/>
          </w:rPr>
          <w:instrText xml:space="preserve"> PAGEREF _Toc477443185 \h </w:instrText>
        </w:r>
        <w:r w:rsidR="00961A9E">
          <w:rPr>
            <w:noProof/>
            <w:webHidden/>
          </w:rPr>
        </w:r>
        <w:r w:rsidR="00961A9E">
          <w:rPr>
            <w:noProof/>
            <w:webHidden/>
          </w:rPr>
          <w:fldChar w:fldCharType="separate"/>
        </w:r>
        <w:r w:rsidR="00F43602">
          <w:rPr>
            <w:noProof/>
            <w:webHidden/>
          </w:rPr>
          <w:t>77</w:t>
        </w:r>
        <w:r w:rsidR="00961A9E">
          <w:rPr>
            <w:noProof/>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86" w:history="1">
        <w:r w:rsidR="00961A9E" w:rsidRPr="00CB0ED0">
          <w:rPr>
            <w:rStyle w:val="af0"/>
            <w:lang w:val="en-GB"/>
          </w:rPr>
          <w:t>5.7.1</w:t>
        </w:r>
        <w:r w:rsidR="00961A9E" w:rsidRPr="00CB0ED0">
          <w:rPr>
            <w:rStyle w:val="af0"/>
            <w:rFonts w:hint="eastAsia"/>
            <w:lang w:val="en-GB"/>
          </w:rPr>
          <w:t xml:space="preserve"> </w:t>
        </w:r>
        <w:r w:rsidR="00961A9E" w:rsidRPr="00CB0ED0">
          <w:rPr>
            <w:rStyle w:val="af0"/>
            <w:rFonts w:hint="eastAsia"/>
            <w:lang w:val="en-GB"/>
          </w:rPr>
          <w:t>情绪偏好的初始化</w:t>
        </w:r>
        <w:r w:rsidR="00961A9E">
          <w:rPr>
            <w:webHidden/>
          </w:rPr>
          <w:tab/>
        </w:r>
        <w:r w:rsidR="00961A9E">
          <w:rPr>
            <w:webHidden/>
          </w:rPr>
          <w:fldChar w:fldCharType="begin"/>
        </w:r>
        <w:r w:rsidR="00961A9E">
          <w:rPr>
            <w:webHidden/>
          </w:rPr>
          <w:instrText xml:space="preserve"> PAGEREF _Toc477443186 \h </w:instrText>
        </w:r>
        <w:r w:rsidR="00961A9E">
          <w:rPr>
            <w:webHidden/>
          </w:rPr>
        </w:r>
        <w:r w:rsidR="00961A9E">
          <w:rPr>
            <w:webHidden/>
          </w:rPr>
          <w:fldChar w:fldCharType="separate"/>
        </w:r>
        <w:r w:rsidR="00F43602">
          <w:rPr>
            <w:webHidden/>
          </w:rPr>
          <w:t>77</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87" w:history="1">
        <w:r w:rsidR="00961A9E" w:rsidRPr="00CB0ED0">
          <w:rPr>
            <w:rStyle w:val="af0"/>
            <w:lang w:val="en-GB"/>
          </w:rPr>
          <w:t>5.7.2</w:t>
        </w:r>
        <w:r w:rsidR="00961A9E" w:rsidRPr="00CB0ED0">
          <w:rPr>
            <w:rStyle w:val="af0"/>
            <w:rFonts w:hint="eastAsia"/>
            <w:lang w:val="en-GB"/>
          </w:rPr>
          <w:t xml:space="preserve"> </w:t>
        </w:r>
        <w:r w:rsidR="00961A9E" w:rsidRPr="00CB0ED0">
          <w:rPr>
            <w:rStyle w:val="af0"/>
            <w:rFonts w:hint="eastAsia"/>
            <w:lang w:val="en-GB"/>
          </w:rPr>
          <w:t>不同情绪状态下路径选择行为的对比</w:t>
        </w:r>
        <w:r w:rsidR="00961A9E">
          <w:rPr>
            <w:webHidden/>
          </w:rPr>
          <w:tab/>
        </w:r>
        <w:r w:rsidR="00961A9E">
          <w:rPr>
            <w:webHidden/>
          </w:rPr>
          <w:fldChar w:fldCharType="begin"/>
        </w:r>
        <w:r w:rsidR="00961A9E">
          <w:rPr>
            <w:webHidden/>
          </w:rPr>
          <w:instrText xml:space="preserve"> PAGEREF _Toc477443187 \h </w:instrText>
        </w:r>
        <w:r w:rsidR="00961A9E">
          <w:rPr>
            <w:webHidden/>
          </w:rPr>
        </w:r>
        <w:r w:rsidR="00961A9E">
          <w:rPr>
            <w:webHidden/>
          </w:rPr>
          <w:fldChar w:fldCharType="separate"/>
        </w:r>
        <w:r w:rsidR="00F43602">
          <w:rPr>
            <w:webHidden/>
          </w:rPr>
          <w:t>78</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88" w:history="1">
        <w:r w:rsidR="00961A9E" w:rsidRPr="00CB0ED0">
          <w:rPr>
            <w:rStyle w:val="af0"/>
            <w:lang w:val="en-GB"/>
          </w:rPr>
          <w:t>5.7.3</w:t>
        </w:r>
        <w:r w:rsidR="00961A9E" w:rsidRPr="00CB0ED0">
          <w:rPr>
            <w:rStyle w:val="af0"/>
            <w:rFonts w:hint="eastAsia"/>
            <w:lang w:val="en-GB"/>
          </w:rPr>
          <w:t xml:space="preserve"> </w:t>
        </w:r>
        <w:r w:rsidR="00961A9E" w:rsidRPr="00CB0ED0">
          <w:rPr>
            <w:rStyle w:val="af0"/>
            <w:rFonts w:hint="eastAsia"/>
            <w:lang w:val="en-GB"/>
          </w:rPr>
          <w:t>与不同局部碰撞避免方法的兼容性实验</w:t>
        </w:r>
        <w:r w:rsidR="00961A9E">
          <w:rPr>
            <w:webHidden/>
          </w:rPr>
          <w:tab/>
        </w:r>
        <w:r w:rsidR="00961A9E">
          <w:rPr>
            <w:webHidden/>
          </w:rPr>
          <w:fldChar w:fldCharType="begin"/>
        </w:r>
        <w:r w:rsidR="00961A9E">
          <w:rPr>
            <w:webHidden/>
          </w:rPr>
          <w:instrText xml:space="preserve"> PAGEREF _Toc477443188 \h </w:instrText>
        </w:r>
        <w:r w:rsidR="00961A9E">
          <w:rPr>
            <w:webHidden/>
          </w:rPr>
        </w:r>
        <w:r w:rsidR="00961A9E">
          <w:rPr>
            <w:webHidden/>
          </w:rPr>
          <w:fldChar w:fldCharType="separate"/>
        </w:r>
        <w:r w:rsidR="00F43602">
          <w:rPr>
            <w:webHidden/>
          </w:rPr>
          <w:t>79</w:t>
        </w:r>
        <w:r w:rsidR="00961A9E">
          <w:rPr>
            <w:webHidden/>
          </w:rPr>
          <w:fldChar w:fldCharType="end"/>
        </w:r>
      </w:hyperlink>
    </w:p>
    <w:p w:rsidR="00961A9E" w:rsidRDefault="000F6349">
      <w:pPr>
        <w:pStyle w:val="33"/>
        <w:ind w:left="960" w:firstLine="420"/>
        <w:rPr>
          <w:rFonts w:asciiTheme="minorHAnsi" w:eastAsiaTheme="minorEastAsia" w:hAnsiTheme="minorHAnsi" w:cstheme="minorBidi"/>
          <w:szCs w:val="22"/>
        </w:rPr>
      </w:pPr>
      <w:hyperlink w:anchor="_Toc477443189" w:history="1">
        <w:r w:rsidR="00961A9E" w:rsidRPr="00CB0ED0">
          <w:rPr>
            <w:rStyle w:val="af0"/>
            <w:lang w:val="en-GB"/>
          </w:rPr>
          <w:t>5.7.4</w:t>
        </w:r>
        <w:r w:rsidR="00961A9E" w:rsidRPr="00CB0ED0">
          <w:rPr>
            <w:rStyle w:val="af0"/>
            <w:rFonts w:hint="eastAsia"/>
            <w:lang w:val="en-GB"/>
          </w:rPr>
          <w:t xml:space="preserve"> </w:t>
        </w:r>
        <w:r w:rsidR="00961A9E" w:rsidRPr="00CB0ED0">
          <w:rPr>
            <w:rStyle w:val="af0"/>
            <w:rFonts w:hint="eastAsia"/>
            <w:lang w:val="en-GB"/>
          </w:rPr>
          <w:t>与其它人群路径规划方法的对比实验</w:t>
        </w:r>
        <w:r w:rsidR="00961A9E">
          <w:rPr>
            <w:webHidden/>
          </w:rPr>
          <w:tab/>
        </w:r>
        <w:r w:rsidR="00961A9E">
          <w:rPr>
            <w:webHidden/>
          </w:rPr>
          <w:fldChar w:fldCharType="begin"/>
        </w:r>
        <w:r w:rsidR="00961A9E">
          <w:rPr>
            <w:webHidden/>
          </w:rPr>
          <w:instrText xml:space="preserve"> PAGEREF _Toc477443189 \h </w:instrText>
        </w:r>
        <w:r w:rsidR="00961A9E">
          <w:rPr>
            <w:webHidden/>
          </w:rPr>
        </w:r>
        <w:r w:rsidR="00961A9E">
          <w:rPr>
            <w:webHidden/>
          </w:rPr>
          <w:fldChar w:fldCharType="separate"/>
        </w:r>
        <w:r w:rsidR="00F43602">
          <w:rPr>
            <w:webHidden/>
          </w:rPr>
          <w:t>81</w:t>
        </w:r>
        <w:r w:rsidR="00961A9E">
          <w:rPr>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90" w:history="1">
        <w:r w:rsidR="00961A9E" w:rsidRPr="00CB0ED0">
          <w:rPr>
            <w:rStyle w:val="af0"/>
            <w:noProof/>
            <w:lang w:val="en-GB"/>
          </w:rPr>
          <w:t>5.8</w:t>
        </w:r>
        <w:r w:rsidR="00961A9E" w:rsidRPr="00CB0ED0">
          <w:rPr>
            <w:rStyle w:val="af0"/>
            <w:rFonts w:hint="eastAsia"/>
            <w:noProof/>
            <w:lang w:val="en-GB"/>
          </w:rPr>
          <w:t xml:space="preserve"> </w:t>
        </w:r>
        <w:r w:rsidR="00961A9E" w:rsidRPr="00CB0ED0">
          <w:rPr>
            <w:rStyle w:val="af0"/>
            <w:rFonts w:hint="eastAsia"/>
            <w:noProof/>
            <w:lang w:val="en-GB"/>
          </w:rPr>
          <w:t>本章小结</w:t>
        </w:r>
        <w:r w:rsidR="00961A9E">
          <w:rPr>
            <w:noProof/>
            <w:webHidden/>
          </w:rPr>
          <w:tab/>
        </w:r>
        <w:r w:rsidR="00961A9E">
          <w:rPr>
            <w:noProof/>
            <w:webHidden/>
          </w:rPr>
          <w:fldChar w:fldCharType="begin"/>
        </w:r>
        <w:r w:rsidR="00961A9E">
          <w:rPr>
            <w:noProof/>
            <w:webHidden/>
          </w:rPr>
          <w:instrText xml:space="preserve"> PAGEREF _Toc477443190 \h </w:instrText>
        </w:r>
        <w:r w:rsidR="00961A9E">
          <w:rPr>
            <w:noProof/>
            <w:webHidden/>
          </w:rPr>
        </w:r>
        <w:r w:rsidR="00961A9E">
          <w:rPr>
            <w:noProof/>
            <w:webHidden/>
          </w:rPr>
          <w:fldChar w:fldCharType="separate"/>
        </w:r>
        <w:r w:rsidR="00F43602">
          <w:rPr>
            <w:noProof/>
            <w:webHidden/>
          </w:rPr>
          <w:t>82</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91" w:history="1">
        <w:r w:rsidR="00961A9E" w:rsidRPr="00CB0ED0">
          <w:rPr>
            <w:rStyle w:val="af0"/>
            <w:rFonts w:hint="eastAsia"/>
            <w:noProof/>
          </w:rPr>
          <w:t>第</w:t>
        </w:r>
        <w:r w:rsidR="00961A9E" w:rsidRPr="00CB0ED0">
          <w:rPr>
            <w:rStyle w:val="af0"/>
            <w:rFonts w:hint="eastAsia"/>
            <w:noProof/>
          </w:rPr>
          <w:t xml:space="preserve"> 6 </w:t>
        </w:r>
        <w:r w:rsidR="00961A9E" w:rsidRPr="00CB0ED0">
          <w:rPr>
            <w:rStyle w:val="af0"/>
            <w:rFonts w:hint="eastAsia"/>
            <w:noProof/>
          </w:rPr>
          <w:t>章</w:t>
        </w:r>
        <w:r w:rsidR="00961A9E" w:rsidRPr="00CB0ED0">
          <w:rPr>
            <w:rStyle w:val="af0"/>
            <w:rFonts w:hint="eastAsia"/>
            <w:noProof/>
          </w:rPr>
          <w:t xml:space="preserve"> </w:t>
        </w:r>
        <w:r w:rsidR="00961A9E" w:rsidRPr="00CB0ED0">
          <w:rPr>
            <w:rStyle w:val="af0"/>
            <w:rFonts w:hint="eastAsia"/>
            <w:noProof/>
          </w:rPr>
          <w:t>总结和展望</w:t>
        </w:r>
        <w:r w:rsidR="00961A9E">
          <w:rPr>
            <w:noProof/>
            <w:webHidden/>
          </w:rPr>
          <w:tab/>
        </w:r>
        <w:r w:rsidR="00961A9E">
          <w:rPr>
            <w:noProof/>
            <w:webHidden/>
          </w:rPr>
          <w:fldChar w:fldCharType="begin"/>
        </w:r>
        <w:r w:rsidR="00961A9E">
          <w:rPr>
            <w:noProof/>
            <w:webHidden/>
          </w:rPr>
          <w:instrText xml:space="preserve"> PAGEREF _Toc477443191 \h </w:instrText>
        </w:r>
        <w:r w:rsidR="00961A9E">
          <w:rPr>
            <w:noProof/>
            <w:webHidden/>
          </w:rPr>
        </w:r>
        <w:r w:rsidR="00961A9E">
          <w:rPr>
            <w:noProof/>
            <w:webHidden/>
          </w:rPr>
          <w:fldChar w:fldCharType="separate"/>
        </w:r>
        <w:r w:rsidR="00F43602">
          <w:rPr>
            <w:noProof/>
            <w:webHidden/>
          </w:rPr>
          <w:t>84</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92" w:history="1">
        <w:r w:rsidR="00961A9E" w:rsidRPr="00CB0ED0">
          <w:rPr>
            <w:rStyle w:val="af0"/>
            <w:noProof/>
          </w:rPr>
          <w:t>6.1</w:t>
        </w:r>
        <w:r w:rsidR="00961A9E" w:rsidRPr="00CB0ED0">
          <w:rPr>
            <w:rStyle w:val="af0"/>
            <w:rFonts w:hint="eastAsia"/>
            <w:noProof/>
          </w:rPr>
          <w:t xml:space="preserve"> </w:t>
        </w:r>
        <w:r w:rsidR="00961A9E" w:rsidRPr="00CB0ED0">
          <w:rPr>
            <w:rStyle w:val="af0"/>
            <w:rFonts w:hint="eastAsia"/>
            <w:noProof/>
          </w:rPr>
          <w:t>工作总结</w:t>
        </w:r>
        <w:r w:rsidR="00961A9E">
          <w:rPr>
            <w:noProof/>
            <w:webHidden/>
          </w:rPr>
          <w:tab/>
        </w:r>
        <w:r w:rsidR="00961A9E">
          <w:rPr>
            <w:noProof/>
            <w:webHidden/>
          </w:rPr>
          <w:fldChar w:fldCharType="begin"/>
        </w:r>
        <w:r w:rsidR="00961A9E">
          <w:rPr>
            <w:noProof/>
            <w:webHidden/>
          </w:rPr>
          <w:instrText xml:space="preserve"> PAGEREF _Toc477443192 \h </w:instrText>
        </w:r>
        <w:r w:rsidR="00961A9E">
          <w:rPr>
            <w:noProof/>
            <w:webHidden/>
          </w:rPr>
        </w:r>
        <w:r w:rsidR="00961A9E">
          <w:rPr>
            <w:noProof/>
            <w:webHidden/>
          </w:rPr>
          <w:fldChar w:fldCharType="separate"/>
        </w:r>
        <w:r w:rsidR="00F43602">
          <w:rPr>
            <w:noProof/>
            <w:webHidden/>
          </w:rPr>
          <w:t>84</w:t>
        </w:r>
        <w:r w:rsidR="00961A9E">
          <w:rPr>
            <w:noProof/>
            <w:webHidden/>
          </w:rPr>
          <w:fldChar w:fldCharType="end"/>
        </w:r>
      </w:hyperlink>
    </w:p>
    <w:p w:rsidR="00961A9E" w:rsidRDefault="000F6349">
      <w:pPr>
        <w:pStyle w:val="23"/>
        <w:ind w:left="480" w:firstLine="480"/>
        <w:rPr>
          <w:rFonts w:asciiTheme="minorHAnsi" w:eastAsiaTheme="minorEastAsia" w:hAnsiTheme="minorHAnsi" w:cstheme="minorBidi"/>
          <w:noProof/>
          <w:sz w:val="21"/>
          <w:szCs w:val="22"/>
        </w:rPr>
      </w:pPr>
      <w:hyperlink w:anchor="_Toc477443193" w:history="1">
        <w:r w:rsidR="00961A9E" w:rsidRPr="00CB0ED0">
          <w:rPr>
            <w:rStyle w:val="af0"/>
            <w:noProof/>
          </w:rPr>
          <w:t>6.2</w:t>
        </w:r>
        <w:r w:rsidR="00961A9E" w:rsidRPr="00CB0ED0">
          <w:rPr>
            <w:rStyle w:val="af0"/>
            <w:rFonts w:hint="eastAsia"/>
            <w:noProof/>
          </w:rPr>
          <w:t xml:space="preserve"> </w:t>
        </w:r>
        <w:r w:rsidR="00961A9E" w:rsidRPr="00CB0ED0">
          <w:rPr>
            <w:rStyle w:val="af0"/>
            <w:rFonts w:hint="eastAsia"/>
            <w:noProof/>
          </w:rPr>
          <w:t>下一步工作</w:t>
        </w:r>
        <w:r w:rsidR="00961A9E">
          <w:rPr>
            <w:noProof/>
            <w:webHidden/>
          </w:rPr>
          <w:tab/>
        </w:r>
        <w:r w:rsidR="00961A9E">
          <w:rPr>
            <w:noProof/>
            <w:webHidden/>
          </w:rPr>
          <w:fldChar w:fldCharType="begin"/>
        </w:r>
        <w:r w:rsidR="00961A9E">
          <w:rPr>
            <w:noProof/>
            <w:webHidden/>
          </w:rPr>
          <w:instrText xml:space="preserve"> PAGEREF _Toc477443193 \h </w:instrText>
        </w:r>
        <w:r w:rsidR="00961A9E">
          <w:rPr>
            <w:noProof/>
            <w:webHidden/>
          </w:rPr>
        </w:r>
        <w:r w:rsidR="00961A9E">
          <w:rPr>
            <w:noProof/>
            <w:webHidden/>
          </w:rPr>
          <w:fldChar w:fldCharType="separate"/>
        </w:r>
        <w:r w:rsidR="00F43602">
          <w:rPr>
            <w:noProof/>
            <w:webHidden/>
          </w:rPr>
          <w:t>85</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94" w:history="1">
        <w:r w:rsidR="00961A9E" w:rsidRPr="00CB0ED0">
          <w:rPr>
            <w:rStyle w:val="af0"/>
            <w:rFonts w:hint="eastAsia"/>
            <w:noProof/>
          </w:rPr>
          <w:t>参考文献</w:t>
        </w:r>
        <w:r w:rsidR="00961A9E">
          <w:rPr>
            <w:noProof/>
            <w:webHidden/>
          </w:rPr>
          <w:tab/>
        </w:r>
        <w:r w:rsidR="00961A9E">
          <w:rPr>
            <w:noProof/>
            <w:webHidden/>
          </w:rPr>
          <w:fldChar w:fldCharType="begin"/>
        </w:r>
        <w:r w:rsidR="00961A9E">
          <w:rPr>
            <w:noProof/>
            <w:webHidden/>
          </w:rPr>
          <w:instrText xml:space="preserve"> PAGEREF _Toc477443194 \h </w:instrText>
        </w:r>
        <w:r w:rsidR="00961A9E">
          <w:rPr>
            <w:noProof/>
            <w:webHidden/>
          </w:rPr>
        </w:r>
        <w:r w:rsidR="00961A9E">
          <w:rPr>
            <w:noProof/>
            <w:webHidden/>
          </w:rPr>
          <w:fldChar w:fldCharType="separate"/>
        </w:r>
        <w:r w:rsidR="00F43602">
          <w:rPr>
            <w:noProof/>
            <w:webHidden/>
          </w:rPr>
          <w:t>86</w:t>
        </w:r>
        <w:r w:rsidR="00961A9E">
          <w:rPr>
            <w:noProof/>
            <w:webHidden/>
          </w:rPr>
          <w:fldChar w:fldCharType="end"/>
        </w:r>
      </w:hyperlink>
    </w:p>
    <w:p w:rsidR="00961A9E" w:rsidRDefault="000F6349">
      <w:pPr>
        <w:pStyle w:val="12"/>
        <w:rPr>
          <w:rFonts w:asciiTheme="minorHAnsi" w:eastAsiaTheme="minorEastAsia" w:hAnsiTheme="minorHAnsi" w:cstheme="minorBidi"/>
          <w:noProof/>
          <w:sz w:val="21"/>
          <w:szCs w:val="22"/>
        </w:rPr>
      </w:pPr>
      <w:hyperlink w:anchor="_Toc477443195" w:history="1">
        <w:r w:rsidR="00961A9E" w:rsidRPr="00CB0ED0">
          <w:rPr>
            <w:rStyle w:val="af0"/>
            <w:rFonts w:hint="eastAsia"/>
            <w:noProof/>
          </w:rPr>
          <w:t>个人简历、在学期间学术成果</w:t>
        </w:r>
        <w:r w:rsidR="00961A9E">
          <w:rPr>
            <w:noProof/>
            <w:webHidden/>
          </w:rPr>
          <w:tab/>
        </w:r>
        <w:r w:rsidR="00961A9E">
          <w:rPr>
            <w:noProof/>
            <w:webHidden/>
          </w:rPr>
          <w:fldChar w:fldCharType="begin"/>
        </w:r>
        <w:r w:rsidR="00961A9E">
          <w:rPr>
            <w:noProof/>
            <w:webHidden/>
          </w:rPr>
          <w:instrText xml:space="preserve"> PAGEREF _Toc477443195 \h </w:instrText>
        </w:r>
        <w:r w:rsidR="00961A9E">
          <w:rPr>
            <w:noProof/>
            <w:webHidden/>
          </w:rPr>
        </w:r>
        <w:r w:rsidR="00961A9E">
          <w:rPr>
            <w:noProof/>
            <w:webHidden/>
          </w:rPr>
          <w:fldChar w:fldCharType="separate"/>
        </w:r>
        <w:r w:rsidR="00F43602">
          <w:rPr>
            <w:noProof/>
            <w:webHidden/>
          </w:rPr>
          <w:t>93</w:t>
        </w:r>
        <w:r w:rsidR="00961A9E">
          <w:rPr>
            <w:noProof/>
            <w:webHidden/>
          </w:rPr>
          <w:fldChar w:fldCharType="end"/>
        </w:r>
      </w:hyperlink>
    </w:p>
    <w:p w:rsidR="00F35416" w:rsidRDefault="00C45F47" w:rsidP="00C45F47">
      <w:pPr>
        <w:pStyle w:val="12"/>
        <w:sectPr w:rsidR="00F35416" w:rsidSect="00DA64D9">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477443119"/>
      <w:r w:rsidRPr="00893D48">
        <w:rPr>
          <w:szCs w:val="32"/>
        </w:rPr>
        <w:lastRenderedPageBreak/>
        <w:t>图目录</w:t>
      </w:r>
      <w:bookmarkEnd w:id="5"/>
    </w:p>
    <w:p w:rsidR="00C27D32"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503887614" w:history="1">
        <w:r w:rsidR="00C27D32" w:rsidRPr="00E27A56">
          <w:rPr>
            <w:rStyle w:val="af0"/>
            <w:rFonts w:hint="eastAsia"/>
            <w:noProof/>
          </w:rPr>
          <w:t>图</w:t>
        </w:r>
        <w:r w:rsidR="00C27D32" w:rsidRPr="00E27A56">
          <w:rPr>
            <w:rStyle w:val="af0"/>
            <w:noProof/>
          </w:rPr>
          <w:t xml:space="preserve"> 1.1 </w:t>
        </w:r>
        <w:r w:rsidR="00C27D32" w:rsidRPr="00E27A56">
          <w:rPr>
            <w:rStyle w:val="af0"/>
            <w:rFonts w:hint="eastAsia"/>
            <w:noProof/>
          </w:rPr>
          <w:t>自然界中的集体行为。图中场景依次是细菌菌落、蚂蚁群、鱼群、鸟群、斑马群、人群、车流。</w:t>
        </w:r>
        <w:r w:rsidR="00C27D32">
          <w:rPr>
            <w:noProof/>
            <w:webHidden/>
          </w:rPr>
          <w:tab/>
        </w:r>
        <w:r w:rsidR="00C27D32">
          <w:rPr>
            <w:noProof/>
            <w:webHidden/>
          </w:rPr>
          <w:fldChar w:fldCharType="begin"/>
        </w:r>
        <w:r w:rsidR="00C27D32">
          <w:rPr>
            <w:noProof/>
            <w:webHidden/>
          </w:rPr>
          <w:instrText xml:space="preserve"> PAGEREF _Toc503887614 \h </w:instrText>
        </w:r>
        <w:r w:rsidR="00C27D32">
          <w:rPr>
            <w:noProof/>
            <w:webHidden/>
          </w:rPr>
        </w:r>
        <w:r w:rsidR="00C27D32">
          <w:rPr>
            <w:noProof/>
            <w:webHidden/>
          </w:rPr>
          <w:fldChar w:fldCharType="separate"/>
        </w:r>
        <w:r w:rsidR="00C27D32">
          <w:rPr>
            <w:noProof/>
            <w:webHidden/>
          </w:rPr>
          <w:t>1</w:t>
        </w:r>
        <w:r w:rsidR="00C27D32">
          <w:rPr>
            <w:noProof/>
            <w:webHidden/>
          </w:rPr>
          <w:fldChar w:fldCharType="end"/>
        </w:r>
      </w:hyperlink>
    </w:p>
    <w:p w:rsidR="00C27D32" w:rsidRDefault="00C27D32">
      <w:pPr>
        <w:pStyle w:val="afff0"/>
        <w:tabs>
          <w:tab w:val="right" w:leader="dot" w:pos="8268"/>
        </w:tabs>
        <w:ind w:left="960" w:hanging="480"/>
        <w:rPr>
          <w:rFonts w:asciiTheme="minorHAnsi" w:eastAsiaTheme="minorEastAsia" w:hAnsiTheme="minorHAnsi" w:cstheme="minorBidi"/>
          <w:noProof/>
          <w:sz w:val="21"/>
          <w:szCs w:val="22"/>
        </w:rPr>
      </w:pPr>
      <w:hyperlink r:id="rId20" w:anchor="_Toc503887615" w:history="1">
        <w:r w:rsidRPr="00E27A56">
          <w:rPr>
            <w:rStyle w:val="af0"/>
            <w:rFonts w:hint="eastAsia"/>
            <w:noProof/>
          </w:rPr>
          <w:t>图</w:t>
        </w:r>
        <w:r w:rsidRPr="00E27A56">
          <w:rPr>
            <w:rStyle w:val="af0"/>
            <w:noProof/>
          </w:rPr>
          <w:t xml:space="preserve"> 4.1</w:t>
        </w:r>
        <w:r w:rsidRPr="00E27A56">
          <w:rPr>
            <w:rStyle w:val="af0"/>
            <w:rFonts w:hint="eastAsia"/>
            <w:noProof/>
          </w:rPr>
          <w:t>半规则网格多分辨率分析。从左到右是高分辨率网格通过简化得到低分辨率网格的过程，反之，从右向左是低分辨率网格通过细分得到高分辨率网格的过程。</w:t>
        </w:r>
        <w:r>
          <w:rPr>
            <w:noProof/>
            <w:webHidden/>
          </w:rPr>
          <w:tab/>
        </w:r>
        <w:r>
          <w:rPr>
            <w:noProof/>
            <w:webHidden/>
          </w:rPr>
          <w:fldChar w:fldCharType="begin"/>
        </w:r>
        <w:r>
          <w:rPr>
            <w:noProof/>
            <w:webHidden/>
          </w:rPr>
          <w:instrText xml:space="preserve"> PAGEREF _Toc503887615 \h </w:instrText>
        </w:r>
        <w:r>
          <w:rPr>
            <w:noProof/>
            <w:webHidden/>
          </w:rPr>
        </w:r>
        <w:r>
          <w:rPr>
            <w:noProof/>
            <w:webHidden/>
          </w:rPr>
          <w:fldChar w:fldCharType="separate"/>
        </w:r>
        <w:r>
          <w:rPr>
            <w:noProof/>
            <w:webHidden/>
          </w:rPr>
          <w:t>6</w:t>
        </w:r>
        <w:r>
          <w:rPr>
            <w:noProof/>
            <w:webHidden/>
          </w:rPr>
          <w:fldChar w:fldCharType="end"/>
        </w:r>
      </w:hyperlink>
    </w:p>
    <w:p w:rsidR="00C27D32" w:rsidRDefault="00C27D32">
      <w:pPr>
        <w:pStyle w:val="afff0"/>
        <w:tabs>
          <w:tab w:val="right" w:leader="dot" w:pos="8268"/>
        </w:tabs>
        <w:ind w:left="960" w:hanging="480"/>
        <w:rPr>
          <w:rFonts w:asciiTheme="minorHAnsi" w:eastAsiaTheme="minorEastAsia" w:hAnsiTheme="minorHAnsi" w:cstheme="minorBidi"/>
          <w:noProof/>
          <w:sz w:val="21"/>
          <w:szCs w:val="22"/>
        </w:rPr>
      </w:pPr>
      <w:hyperlink r:id="rId21" w:anchor="_Toc503887616" w:history="1">
        <w:r w:rsidRPr="00E27A56">
          <w:rPr>
            <w:rStyle w:val="af0"/>
            <w:rFonts w:hint="eastAsia"/>
            <w:noProof/>
          </w:rPr>
          <w:t>图</w:t>
        </w:r>
        <w:r w:rsidRPr="00E27A56">
          <w:rPr>
            <w:rStyle w:val="af0"/>
            <w:noProof/>
          </w:rPr>
          <w:t xml:space="preserve"> 4.2</w:t>
        </w:r>
        <w:r w:rsidRPr="00E27A56">
          <w:rPr>
            <w:rStyle w:val="af0"/>
            <w:rFonts w:hint="eastAsia"/>
            <w:noProof/>
          </w:rPr>
          <w:t>半规则网格化算法流程图。该算法主要分为两步：第一，简化网格得到基网格；第二，细分网格并重采样，得到半规则网格。</w:t>
        </w:r>
        <w:r>
          <w:rPr>
            <w:noProof/>
            <w:webHidden/>
          </w:rPr>
          <w:tab/>
        </w:r>
        <w:r>
          <w:rPr>
            <w:noProof/>
            <w:webHidden/>
          </w:rPr>
          <w:fldChar w:fldCharType="begin"/>
        </w:r>
        <w:r>
          <w:rPr>
            <w:noProof/>
            <w:webHidden/>
          </w:rPr>
          <w:instrText xml:space="preserve"> PAGEREF _Toc503887616 \h </w:instrText>
        </w:r>
        <w:r>
          <w:rPr>
            <w:noProof/>
            <w:webHidden/>
          </w:rPr>
        </w:r>
        <w:r>
          <w:rPr>
            <w:noProof/>
            <w:webHidden/>
          </w:rPr>
          <w:fldChar w:fldCharType="separate"/>
        </w:r>
        <w:r>
          <w:rPr>
            <w:noProof/>
            <w:webHidden/>
          </w:rPr>
          <w:t>8</w:t>
        </w:r>
        <w:r>
          <w:rPr>
            <w:noProof/>
            <w:webHidden/>
          </w:rPr>
          <w:fldChar w:fldCharType="end"/>
        </w:r>
      </w:hyperlink>
    </w:p>
    <w:p w:rsidR="00B96911" w:rsidRDefault="00555025" w:rsidP="00B96911">
      <w:pPr>
        <w:widowControl/>
        <w:ind w:firstLine="480"/>
        <w:jc w:val="left"/>
        <w:sectPr w:rsidR="00B96911" w:rsidSect="00DA64D9">
          <w:headerReference w:type="default" r:id="rId22"/>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477443120"/>
      <w:r w:rsidRPr="00035616">
        <w:rPr>
          <w:szCs w:val="32"/>
        </w:rPr>
        <w:lastRenderedPageBreak/>
        <w:t>表目录</w:t>
      </w:r>
      <w:bookmarkEnd w:id="6"/>
    </w:p>
    <w:p w:rsidR="00E339A5" w:rsidRPr="00E339A5" w:rsidRDefault="00E339A5" w:rsidP="00E339A5">
      <w:pPr>
        <w:ind w:firstLine="480"/>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r w:rsidR="00C27D32">
        <w:rPr>
          <w:rFonts w:hint="eastAsia"/>
          <w:b/>
          <w:bCs/>
          <w:noProof/>
        </w:rPr>
        <w:t>未找到图形项目表。</w:t>
      </w:r>
      <w:r>
        <w:fldChar w:fldCharType="end"/>
      </w:r>
    </w:p>
    <w:p w:rsidR="00B4572D" w:rsidRDefault="0044027E" w:rsidP="006E17A7">
      <w:pPr>
        <w:widowControl/>
        <w:ind w:firstLine="480"/>
        <w:jc w:val="left"/>
        <w:sectPr w:rsidR="00B4572D" w:rsidSect="00DA64D9">
          <w:headerReference w:type="default" r:id="rId23"/>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477443121"/>
      <w:r w:rsidRPr="00C60242">
        <w:rPr>
          <w:rFonts w:hint="eastAsia"/>
        </w:rPr>
        <w:lastRenderedPageBreak/>
        <w:t>绪论</w:t>
      </w:r>
      <w:bookmarkEnd w:id="7"/>
    </w:p>
    <w:p w:rsidR="0044027E" w:rsidRDefault="00743038" w:rsidP="00A60FE8">
      <w:pPr>
        <w:pStyle w:val="21"/>
      </w:pPr>
      <w:r>
        <w:t>T</w:t>
      </w:r>
      <w:r>
        <w:rPr>
          <w:rFonts w:hint="eastAsia"/>
        </w:rPr>
        <w:t>est</w:t>
      </w:r>
    </w:p>
    <w:p w:rsidR="00743038" w:rsidRPr="00F65085" w:rsidRDefault="00743038" w:rsidP="00A60FE8">
      <w:pPr>
        <w:pStyle w:val="21"/>
      </w:pPr>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
        <w:spacing w:before="163" w:after="163"/>
        <w:jc w:val="left"/>
      </w:pPr>
      <w:bookmarkStart w:id="8" w:name="_Toc477217406"/>
      <w:bookmarkStart w:id="9" w:name="_Toc503887614"/>
      <w:r>
        <w:rPr>
          <w:rFonts w:hint="eastAsia"/>
        </w:rPr>
        <w:t>图</w:t>
      </w:r>
      <w:r>
        <w:rPr>
          <w:rFonts w:hint="eastAsia"/>
        </w:rPr>
        <w:t xml:space="preserve"> </w:t>
      </w:r>
      <w:r w:rsidR="004F0A37">
        <w:fldChar w:fldCharType="begin"/>
      </w:r>
      <w:r w:rsidR="004F0A37">
        <w:instrText xml:space="preserve"> </w:instrText>
      </w:r>
      <w:r w:rsidR="004F0A37">
        <w:rPr>
          <w:rFonts w:hint="eastAsia"/>
        </w:rPr>
        <w:instrText>STYLEREF 1 \s</w:instrText>
      </w:r>
      <w:r w:rsidR="004F0A37">
        <w:instrText xml:space="preserve"> </w:instrText>
      </w:r>
      <w:r w:rsidR="004F0A37">
        <w:fldChar w:fldCharType="separate"/>
      </w:r>
      <w:r w:rsidR="004F0A37">
        <w:t>1</w:t>
      </w:r>
      <w:r w:rsidR="004F0A37">
        <w:fldChar w:fldCharType="end"/>
      </w:r>
      <w:r w:rsidR="004F0A37">
        <w:t>.</w:t>
      </w:r>
      <w:r w:rsidR="004F0A37">
        <w:fldChar w:fldCharType="begin"/>
      </w:r>
      <w:r w:rsidR="004F0A37">
        <w:instrText xml:space="preserve"> </w:instrText>
      </w:r>
      <w:r w:rsidR="004F0A37">
        <w:rPr>
          <w:rFonts w:hint="eastAsia"/>
        </w:rPr>
        <w:instrText xml:space="preserve">SEQ </w:instrText>
      </w:r>
      <w:r w:rsidR="004F0A37">
        <w:rPr>
          <w:rFonts w:hint="eastAsia"/>
        </w:rPr>
        <w:instrText>图</w:instrText>
      </w:r>
      <w:r w:rsidR="004F0A37">
        <w:rPr>
          <w:rFonts w:hint="eastAsia"/>
        </w:rPr>
        <w:instrText xml:space="preserve"> \* ARABIC \s 1</w:instrText>
      </w:r>
      <w:r w:rsidR="004F0A37">
        <w:instrText xml:space="preserve"> </w:instrText>
      </w:r>
      <w:r w:rsidR="004F0A37">
        <w:fldChar w:fldCharType="separate"/>
      </w:r>
      <w:r w:rsidR="004F0A37">
        <w:t>1</w:t>
      </w:r>
      <w:r w:rsidR="004F0A37">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8"/>
      <w:bookmarkEnd w:id="9"/>
    </w:p>
    <w:p w:rsidR="00EF35AB" w:rsidRDefault="00EF35AB" w:rsidP="00A60FE8">
      <w:pPr>
        <w:pStyle w:val="21"/>
      </w:pPr>
      <w:bookmarkStart w:id="10" w:name="_Toc477443123"/>
      <w:r>
        <w:rPr>
          <w:rFonts w:hint="eastAsia"/>
        </w:rPr>
        <w:t>研究现状</w:t>
      </w:r>
      <w:bookmarkEnd w:id="10"/>
    </w:p>
    <w:p w:rsidR="00E249E7" w:rsidRDefault="00707DEA" w:rsidP="002418F1">
      <w:pPr>
        <w:pStyle w:val="31"/>
      </w:pPr>
      <w:bookmarkStart w:id="11" w:name="_Toc477443124"/>
      <w:r>
        <w:t>交叉学科中的集体行为研究</w:t>
      </w:r>
      <w:bookmarkEnd w:id="11"/>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F46D24">
        <w:rPr>
          <w:rFonts w:hint="eastAsia"/>
        </w:rPr>
        <w:t>。</w:t>
      </w:r>
    </w:p>
    <w:p w:rsidR="002314B7" w:rsidRDefault="00EB69B9" w:rsidP="00410326">
      <w:pPr>
        <w:pStyle w:val="21"/>
      </w:pPr>
      <w:bookmarkStart w:id="12" w:name="_Toc477443127"/>
      <w:r>
        <w:rPr>
          <w:rFonts w:hint="eastAsia"/>
        </w:rPr>
        <w:lastRenderedPageBreak/>
        <w:t>研究</w:t>
      </w:r>
      <w:r w:rsidR="000C6C25">
        <w:rPr>
          <w:rFonts w:hint="eastAsia"/>
        </w:rPr>
        <w:t>内容</w:t>
      </w:r>
      <w:r w:rsidR="00BC5803">
        <w:rPr>
          <w:rFonts w:hint="eastAsia"/>
        </w:rPr>
        <w:t>及</w:t>
      </w:r>
      <w:r w:rsidR="002314B7">
        <w:rPr>
          <w:rFonts w:hint="eastAsia"/>
        </w:rPr>
        <w:t>意义</w:t>
      </w:r>
      <w:bookmarkEnd w:id="12"/>
    </w:p>
    <w:p w:rsidR="00E249E7" w:rsidRPr="00311419" w:rsidRDefault="00E249E7" w:rsidP="004E7E1D">
      <w:pPr>
        <w:pStyle w:val="af7"/>
        <w:ind w:firstLine="480"/>
      </w:pPr>
    </w:p>
    <w:p w:rsidR="0044027E" w:rsidRDefault="00331DBD" w:rsidP="00410326">
      <w:pPr>
        <w:pStyle w:val="21"/>
      </w:pPr>
      <w:bookmarkStart w:id="13" w:name="_Toc477443128"/>
      <w:r>
        <w:rPr>
          <w:rFonts w:hint="eastAsia"/>
        </w:rPr>
        <w:t>论文章节安排</w:t>
      </w:r>
      <w:bookmarkEnd w:id="13"/>
    </w:p>
    <w:p w:rsidR="00721B57" w:rsidRPr="00A332A2" w:rsidRDefault="00721B57" w:rsidP="006E17A7">
      <w:pPr>
        <w:ind w:firstLine="480"/>
      </w:pPr>
    </w:p>
    <w:p w:rsidR="00077D5F" w:rsidRDefault="009313C5" w:rsidP="006E17A7">
      <w:pPr>
        <w:widowControl/>
        <w:ind w:firstLine="480"/>
        <w:jc w:val="left"/>
        <w:sectPr w:rsidR="00077D5F" w:rsidSect="00DA64D9">
          <w:headerReference w:type="default" r:id="rId25"/>
          <w:footerReference w:type="default" r:id="rId26"/>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4" w:name="_Toc477443129"/>
      <w:r w:rsidRPr="00307331">
        <w:rPr>
          <w:rFonts w:hint="eastAsia"/>
        </w:rPr>
        <w:lastRenderedPageBreak/>
        <w:t>基于</w:t>
      </w:r>
      <w:bookmarkEnd w:id="14"/>
      <w:r w:rsidR="0067633C">
        <w:rPr>
          <w:rFonts w:hint="eastAsia"/>
        </w:rPr>
        <w:t>多视角交互式建模方法</w:t>
      </w:r>
    </w:p>
    <w:p w:rsidR="001C1D2F" w:rsidRDefault="00104D75" w:rsidP="00676420">
      <w:pPr>
        <w:pStyle w:val="21"/>
      </w:pPr>
      <w:bookmarkStart w:id="15" w:name="_Toc477443130"/>
      <w:r>
        <w:rPr>
          <w:rFonts w:hint="eastAsia"/>
        </w:rPr>
        <w:t>引言</w:t>
      </w:r>
      <w:bookmarkEnd w:id="15"/>
    </w:p>
    <w:p w:rsidR="006361C9" w:rsidRDefault="00A660D6" w:rsidP="006361C9">
      <w:pPr>
        <w:ind w:firstLine="480"/>
      </w:pPr>
      <w:r>
        <w:t>集体行为是最普遍的自然现象之一</w:t>
      </w:r>
      <w:r>
        <w:rPr>
          <w:rFonts w:hint="eastAsia"/>
        </w:rPr>
        <w:t>，</w:t>
      </w:r>
    </w:p>
    <w:p w:rsidR="009E70EC" w:rsidRDefault="009E70EC" w:rsidP="00BC0693">
      <w:pPr>
        <w:ind w:firstLine="480"/>
      </w:pPr>
      <w:r>
        <w:rPr>
          <w:rFonts w:hint="eastAsia"/>
        </w:rPr>
        <w:t>。</w:t>
      </w:r>
    </w:p>
    <w:p w:rsidR="00EB0BE2" w:rsidRDefault="00EB0BE2" w:rsidP="00DA64D9">
      <w:pPr>
        <w:pStyle w:val="21"/>
      </w:pPr>
      <w:bookmarkStart w:id="16" w:name="_Toc477443131"/>
      <w:r>
        <w:rPr>
          <w:rFonts w:hint="eastAsia"/>
        </w:rPr>
        <w:t>背景知识</w:t>
      </w:r>
      <w:bookmarkEnd w:id="16"/>
    </w:p>
    <w:p w:rsidR="005A3867" w:rsidRDefault="00847A82" w:rsidP="005A3867">
      <w:pPr>
        <w:ind w:firstLine="480"/>
        <w:rPr>
          <w:lang w:val="en-GB"/>
        </w:rPr>
      </w:pPr>
      <w:r>
        <w:t>提出的</w:t>
      </w:r>
    </w:p>
    <w:p w:rsidR="00647468" w:rsidRDefault="00647468" w:rsidP="00647468">
      <w:pPr>
        <w:ind w:firstLine="480"/>
        <w:rPr>
          <w:lang w:val="en-GB"/>
        </w:rPr>
      </w:pPr>
    </w:p>
    <w:p w:rsidR="003A270E" w:rsidRDefault="003A270E" w:rsidP="00DA64D9">
      <w:pPr>
        <w:ind w:firstLine="480"/>
        <w:rPr>
          <w:lang w:val="en-GB"/>
        </w:rPr>
      </w:pPr>
    </w:p>
    <w:p w:rsidR="008239F0" w:rsidRDefault="008239F0" w:rsidP="008239F0">
      <w:pPr>
        <w:pStyle w:val="21"/>
        <w:rPr>
          <w:lang w:val="en-GB"/>
        </w:rPr>
      </w:pPr>
      <w:bookmarkStart w:id="17" w:name="_Toc477443143"/>
      <w:r>
        <w:rPr>
          <w:rFonts w:hint="eastAsia"/>
          <w:lang w:val="en-GB"/>
        </w:rPr>
        <w:t>本章小结</w:t>
      </w:r>
      <w:bookmarkEnd w:id="17"/>
    </w:p>
    <w:p w:rsidR="009C00C0" w:rsidRDefault="00295F1D" w:rsidP="003A270E">
      <w:pPr>
        <w:ind w:firstLine="480"/>
      </w:pPr>
      <w:r>
        <w:br w:type="page"/>
      </w:r>
    </w:p>
    <w:p w:rsidR="00ED22B0" w:rsidRDefault="00ED22B0" w:rsidP="001C30B9">
      <w:pPr>
        <w:pStyle w:val="31"/>
        <w:widowControl/>
        <w:ind w:firstLine="480"/>
        <w:jc w:val="left"/>
        <w:sectPr w:rsidR="00ED22B0" w:rsidSect="00DA64D9">
          <w:headerReference w:type="default" r:id="rId27"/>
          <w:type w:val="continuous"/>
          <w:pgSz w:w="11906" w:h="16838" w:code="9"/>
          <w:pgMar w:top="2155" w:right="1814" w:bottom="2155" w:left="1814" w:header="1701" w:footer="1701" w:gutter="0"/>
          <w:cols w:space="425"/>
          <w:docGrid w:type="linesAndChars" w:linePitch="326"/>
        </w:sectPr>
      </w:pPr>
    </w:p>
    <w:p w:rsidR="0044027E" w:rsidRPr="005116FE" w:rsidRDefault="0067633C" w:rsidP="009C304E">
      <w:pPr>
        <w:pStyle w:val="1"/>
      </w:pPr>
      <w:r>
        <w:rPr>
          <w:rFonts w:hint="eastAsia"/>
        </w:rPr>
        <w:lastRenderedPageBreak/>
        <w:t>基于关节</w:t>
      </w:r>
      <w:r w:rsidR="004802B5">
        <w:rPr>
          <w:rFonts w:hint="eastAsia"/>
        </w:rPr>
        <w:t>优化</w:t>
      </w:r>
      <w:r>
        <w:rPr>
          <w:rFonts w:hint="eastAsia"/>
        </w:rPr>
        <w:t>的机械模型装箱方法</w:t>
      </w:r>
    </w:p>
    <w:p w:rsidR="009F5760" w:rsidRDefault="00C402DF" w:rsidP="00C402DF">
      <w:pPr>
        <w:pStyle w:val="21"/>
      </w:pPr>
      <w:bookmarkStart w:id="18" w:name="_Toc477443145"/>
      <w:r>
        <w:rPr>
          <w:rFonts w:hint="eastAsia"/>
        </w:rPr>
        <w:t>引言</w:t>
      </w:r>
      <w:bookmarkEnd w:id="18"/>
    </w:p>
    <w:p w:rsidR="00306D97" w:rsidRDefault="00F0278F" w:rsidP="00FF01D1">
      <w:pPr>
        <w:pStyle w:val="21"/>
      </w:pPr>
      <w:bookmarkStart w:id="19" w:name="_Toc477443158"/>
      <w:r>
        <w:t>本章小结</w:t>
      </w:r>
      <w:bookmarkEnd w:id="19"/>
    </w:p>
    <w:p w:rsidR="00AF1FAE" w:rsidRDefault="00AF1FAE">
      <w:pPr>
        <w:widowControl/>
        <w:spacing w:line="240" w:lineRule="auto"/>
        <w:ind w:firstLineChars="0" w:firstLine="0"/>
        <w:jc w:val="left"/>
      </w:pPr>
      <w:r>
        <w:br w:type="page"/>
      </w:r>
    </w:p>
    <w:p w:rsidR="004802B5" w:rsidRDefault="004802B5" w:rsidP="00AF1FAE">
      <w:pPr>
        <w:pStyle w:val="1"/>
        <w:ind w:left="703" w:firstLine="289"/>
        <w15:collapsed/>
      </w:pPr>
      <w:r>
        <w:rPr>
          <w:rFonts w:hint="eastAsia"/>
        </w:rPr>
        <w:lastRenderedPageBreak/>
        <w:t>实时精确的三角网格半规则化方法</w:t>
      </w:r>
    </w:p>
    <w:p w:rsidR="00672FFE" w:rsidRDefault="004802B5" w:rsidP="004802B5">
      <w:pPr>
        <w:pStyle w:val="21"/>
      </w:pPr>
      <w:r>
        <w:rPr>
          <w:rFonts w:hint="eastAsia"/>
        </w:rPr>
        <w:t>引言</w:t>
      </w:r>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2D1FE6" w:rsidRPr="00BB28EB">
        <w:instrText xml:space="preserve"> ADDIN EN.CITE &lt;EndNote&gt;&lt;Cite&gt;&lt;Author&gt;Mallat&lt;/Author&gt;&lt;Year&gt;1989&lt;/Year&gt;&lt;RecNum&gt;1&lt;/RecNum&gt;&lt;DisplayText&gt;[1]&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2D1FE6" w:rsidRPr="00BB28EB">
        <w:rPr>
          <w:noProof/>
        </w:rPr>
        <w:t>[</w:t>
      </w:r>
      <w:hyperlink w:anchor="_ENREF_1" w:tooltip="Mallat, 1989 #1" w:history="1">
        <w:r w:rsidR="00C27D32" w:rsidRPr="00BB28EB">
          <w:rPr>
            <w:noProof/>
          </w:rPr>
          <w:t>1</w:t>
        </w:r>
      </w:hyperlink>
      <w:r w:rsidR="002D1FE6" w:rsidRPr="00BB28EB">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BB28EB" w:rsidRPr="008561FE">
        <w:rPr>
          <w:vertAlign w:val="superscript"/>
        </w:rPr>
        <w:instrText xml:space="preserve"> ADDIN EN.CITE &lt;EndNote&gt;&lt;Cite&gt;&lt;Author&gt;Certain&lt;/Author&gt;&lt;Year&gt;1996&lt;/Year&gt;&lt;RecNum&gt;2&lt;/RecNum&gt;&lt;DisplayText&gt;[2]&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BB28EB" w:rsidRPr="008561FE">
        <w:rPr>
          <w:noProof/>
          <w:vertAlign w:val="superscript"/>
        </w:rPr>
        <w:t>[</w:t>
      </w:r>
      <w:hyperlink w:anchor="_ENREF_2" w:tooltip="Certain, 1996 #2" w:history="1">
        <w:r w:rsidR="00C27D32" w:rsidRPr="008561FE">
          <w:rPr>
            <w:noProof/>
            <w:vertAlign w:val="superscript"/>
          </w:rPr>
          <w:t>2</w:t>
        </w:r>
      </w:hyperlink>
      <w:r w:rsidR="00BB28EB" w:rsidRPr="008561FE">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r w:rsidR="00B920CB">
        <w:rPr>
          <w:rFonts w:hint="eastAsia"/>
        </w:rPr>
        <w:t>Roudet</w:t>
      </w:r>
      <w:r w:rsidR="00B920CB" w:rsidRPr="00B920CB">
        <w:rPr>
          <w:vertAlign w:val="superscript"/>
        </w:rPr>
        <w:fldChar w:fldCharType="begin"/>
      </w:r>
      <w:r w:rsidR="00B920CB" w:rsidRPr="00B920CB">
        <w:rPr>
          <w:vertAlign w:val="superscript"/>
        </w:rPr>
        <w:instrText xml:space="preserve"> ADDIN EN.CITE &lt;EndNote&gt;&lt;Cite&gt;&lt;Author&gt;Roudet&lt;/Author&gt;&lt;Year&gt;2007&lt;/Year&gt;&lt;RecNum&gt;3&lt;/RecNum&gt;&lt;DisplayText&gt;[3]&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B920CB" w:rsidRPr="00B920CB">
        <w:rPr>
          <w:noProof/>
          <w:vertAlign w:val="superscript"/>
        </w:rPr>
        <w:t>[</w:t>
      </w:r>
      <w:hyperlink w:anchor="_ENREF_3" w:tooltip="Roudet, 2007 #3" w:history="1">
        <w:r w:rsidR="00C27D32" w:rsidRPr="00B920CB">
          <w:rPr>
            <w:noProof/>
            <w:vertAlign w:val="superscript"/>
          </w:rPr>
          <w:t>3</w:t>
        </w:r>
      </w:hyperlink>
      <w:r w:rsidR="00B920CB" w:rsidRPr="00B920CB">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zZGF3d3RzOTl3MHdmYWVwdjlyNTl6YXh2MDB0MGQ5cHJycDA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zZGF3d3RzOTl3MHdmYWVwdjlyNTl6YXh2MDB0MGQ5
cHJycDA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zZGF3d3RzOTl3MHdmYWVwdjlyNTl6YXh2MDB0MGQ5cHJycDA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c2Rhd3d0czk5dzB3ZmFlcHY5cjU5emF4djAwdDBkOXBycnAw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zZGF3d3RzOTl3MHdmYWVwdjlyNTl6YXh2MDB0MGQ5cHJycDA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A74159">
        <w:instrText xml:space="preserve"> ADDIN EN.CITE </w:instrText>
      </w:r>
      <w:r w:rsidR="00A74159">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zZGF3d3RzOTl3MHdmYWVwdjlyNTl6YXh2MDB0MGQ5cHJycDA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zZGF3d3RzOTl3MHdmYWVwdjlyNTl6YXh2MDB0MGQ5
cHJycDA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zZGF3d3RzOTl3MHdmYWVwdjlyNTl6YXh2MDB0MGQ5cHJycDA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c2Rhd3d0czk5dzB3ZmFlcHY5cjU5emF4djAwdDBkOXBycnAw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zZGF3d3RzOTl3MHdmYWVwdjlyNTl6YXh2MDB0MGQ5cHJycDA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A74159">
        <w:instrText xml:space="preserve"> ADDIN EN.CITE.DATA </w:instrText>
      </w:r>
      <w:r w:rsidR="00A74159">
        <w:fldChar w:fldCharType="end"/>
      </w:r>
      <w:r w:rsidR="00B920CB">
        <w:fldChar w:fldCharType="separate"/>
      </w:r>
      <w:r w:rsidR="00A74159">
        <w:rPr>
          <w:noProof/>
        </w:rPr>
        <w:t>[</w:t>
      </w:r>
      <w:hyperlink w:anchor="_ENREF_4" w:tooltip="Khodakovsky, 2004 #4" w:history="1">
        <w:r w:rsidR="00C27D32">
          <w:rPr>
            <w:noProof/>
          </w:rPr>
          <w:t>4-8</w:t>
        </w:r>
      </w:hyperlink>
      <w:r w:rsidR="00A74159">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6F31F3">
        <w:rPr>
          <w:vertAlign w:val="superscript"/>
        </w:rPr>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6F31F3">
        <w:rPr>
          <w:noProof/>
          <w:vertAlign w:val="superscript"/>
        </w:rPr>
        <w:t>[</w:t>
      </w:r>
      <w:hyperlink w:anchor="_ENREF_9" w:tooltip="Garland, 1997 #9" w:history="1">
        <w:r w:rsidR="00C27D32">
          <w:rPr>
            <w:noProof/>
            <w:vertAlign w:val="superscript"/>
          </w:rPr>
          <w:t>9</w:t>
        </w:r>
      </w:hyperlink>
      <w:r w:rsidR="006F31F3">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w:t>
      </w:r>
      <w:r w:rsidR="00E20F2B">
        <w:rPr>
          <w:rFonts w:hint="eastAsia"/>
        </w:rPr>
        <w:lastRenderedPageBreak/>
        <w:t>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3C615B" w:rsidP="003C615B">
      <w:pPr>
        <w:pStyle w:val="21"/>
      </w:pPr>
      <w:r>
        <w:rPr>
          <w:rFonts w:hint="eastAsia"/>
        </w:rPr>
        <w:t>背景知识</w:t>
      </w:r>
    </w:p>
    <w:p w:rsidR="003C615B" w:rsidRDefault="00794CE9" w:rsidP="003C615B">
      <w:pPr>
        <w:pStyle w:val="31"/>
      </w:pPr>
      <w:r>
        <w:rPr>
          <w:rFonts w:hint="eastAsia"/>
          <w:noProof/>
        </w:rPr>
        <mc:AlternateContent>
          <mc:Choice Requires="wpg">
            <w:drawing>
              <wp:anchor distT="0" distB="0" distL="114300" distR="114300" simplePos="0" relativeHeight="251659264" behindDoc="0" locked="0" layoutInCell="1" allowOverlap="1">
                <wp:simplePos x="0" y="0"/>
                <wp:positionH relativeFrom="column">
                  <wp:posOffset>-1320</wp:posOffset>
                </wp:positionH>
                <wp:positionV relativeFrom="paragraph">
                  <wp:posOffset>464917</wp:posOffset>
                </wp:positionV>
                <wp:extent cx="5256530" cy="2849245"/>
                <wp:effectExtent l="0" t="0" r="1270" b="8255"/>
                <wp:wrapTopAndBottom/>
                <wp:docPr id="5" name="组合 5"/>
                <wp:cNvGraphicFramePr/>
                <a:graphic xmlns:a="http://schemas.openxmlformats.org/drawingml/2006/main">
                  <a:graphicData uri="http://schemas.microsoft.com/office/word/2010/wordprocessingGroup">
                    <wpg:wgp>
                      <wpg:cNvGrpSpPr/>
                      <wpg:grpSpPr>
                        <a:xfrm>
                          <a:off x="0" y="0"/>
                          <a:ext cx="5256530" cy="2849245"/>
                          <a:chOff x="0" y="0"/>
                          <a:chExt cx="5256530" cy="2849245"/>
                        </a:xfrm>
                      </wpg:grpSpPr>
                      <pic:pic xmlns:pic="http://schemas.openxmlformats.org/drawingml/2006/picture">
                        <pic:nvPicPr>
                          <pic:cNvPr id="4" name="图片 4"/>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28215"/>
                            <a:ext cx="5256530" cy="621030"/>
                          </a:xfrm>
                          <a:prstGeom prst="rect">
                            <a:avLst/>
                          </a:prstGeom>
                          <a:solidFill>
                            <a:prstClr val="white"/>
                          </a:solidFill>
                          <a:ln>
                            <a:noFill/>
                          </a:ln>
                          <a:effectLst/>
                        </wps:spPr>
                        <wps:txbx>
                          <w:txbxContent>
                            <w:p w:rsidR="00A5262F" w:rsidRPr="00E90B85" w:rsidRDefault="00A5262F" w:rsidP="00794CE9">
                              <w:pPr>
                                <w:pStyle w:val="aff"/>
                                <w:spacing w:before="163" w:after="163"/>
                                <w:rPr>
                                  <w:rFonts w:ascii="黑体" w:eastAsia="黑体" w:hAnsi="黑体"/>
                                  <w:sz w:val="26"/>
                                  <w:szCs w:val="26"/>
                                </w:rPr>
                              </w:pPr>
                              <w:bookmarkStart w:id="20" w:name="_Toc503887615"/>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t>半规则</w:t>
                              </w:r>
                              <w:r>
                                <w:rPr>
                                  <w:rFonts w:hint="eastAsia"/>
                                </w:rPr>
                                <w:t>网格多分辨率分析。从左到右是高分辨率</w:t>
                              </w:r>
                              <w:r>
                                <w:t>网格</w:t>
                              </w:r>
                              <w:r>
                                <w:rPr>
                                  <w:rFonts w:hint="eastAsia"/>
                                </w:rPr>
                                <w:t>通过简化</w:t>
                              </w:r>
                              <w:r>
                                <w:t>得</w:t>
                              </w:r>
                              <w:r>
                                <w:rPr>
                                  <w:rFonts w:hint="eastAsia"/>
                                </w:rPr>
                                <w:t>到</w:t>
                              </w:r>
                              <w:r>
                                <w:t>低分辨率网格</w:t>
                              </w:r>
                              <w:r>
                                <w:rPr>
                                  <w:rFonts w:hint="eastAsia"/>
                                </w:rPr>
                                <w:t>的过程，</w:t>
                              </w:r>
                              <w:r>
                                <w:t>反之</w:t>
                              </w:r>
                              <w:r>
                                <w:rPr>
                                  <w:rFonts w:hint="eastAsia"/>
                                </w:rPr>
                                <w:t>，</w:t>
                              </w:r>
                              <w:r>
                                <w:t>从</w:t>
                              </w:r>
                              <w:r>
                                <w:rPr>
                                  <w:rFonts w:hint="eastAsia"/>
                                </w:rPr>
                                <w:t>右</w:t>
                              </w:r>
                              <w:r>
                                <w:t>向左</w:t>
                              </w:r>
                              <w:r>
                                <w:rPr>
                                  <w:rFonts w:hint="eastAsia"/>
                                </w:rPr>
                                <w:t>是低分辨率网格</w:t>
                              </w:r>
                              <w:r>
                                <w:t>通过</w:t>
                              </w:r>
                              <w:r>
                                <w:rPr>
                                  <w:rFonts w:hint="eastAsia"/>
                                </w:rPr>
                                <w:t>细分得到高分辨率</w:t>
                              </w:r>
                              <w:r>
                                <w:t>网格的</w:t>
                              </w:r>
                              <w:r>
                                <w:rPr>
                                  <w:rFonts w:hint="eastAsia"/>
                                </w:rPr>
                                <w:t>过程。</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5" o:spid="_x0000_s1026" style="position:absolute;left:0;text-align:left;margin-left:-.1pt;margin-top:36.6pt;width:413.9pt;height:224.35pt;z-index:251659264" coordsize="52565,284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27"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29" o:title=""/>
                  <v:path arrowok="t"/>
                </v:shape>
                <v:shapetype id="_x0000_t202" coordsize="21600,21600" o:spt="202" path="m,l,21600r21600,l21600,xe">
                  <v:stroke joinstyle="miter"/>
                  <v:path gradientshapeok="t" o:connecttype="rect"/>
                </v:shapetype>
                <v:shape id="文本框 1" o:spid="_x0000_s1028" type="#_x0000_t202" style="position:absolute;top:22282;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A5262F" w:rsidRPr="00E90B85" w:rsidRDefault="00A5262F" w:rsidP="00794CE9">
                        <w:pPr>
                          <w:pStyle w:val="aff"/>
                          <w:spacing w:before="163" w:after="163"/>
                          <w:rPr>
                            <w:rFonts w:ascii="黑体" w:eastAsia="黑体" w:hAnsi="黑体"/>
                            <w:sz w:val="26"/>
                            <w:szCs w:val="26"/>
                          </w:rPr>
                        </w:pPr>
                        <w:bookmarkStart w:id="21" w:name="_Toc503887615"/>
                        <w:r>
                          <w:t>图</w:t>
                        </w:r>
                        <w:r>
                          <w:t xml:space="preserve"> </w:t>
                        </w:r>
                        <w:r>
                          <w:fldChar w:fldCharType="begin"/>
                        </w:r>
                        <w:r>
                          <w:instrText xml:space="preserve"> STYLEREF 1 \s </w:instrText>
                        </w:r>
                        <w:r>
                          <w:fldChar w:fldCharType="separate"/>
                        </w:r>
                        <w:r>
                          <w:t>4</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t>半规则</w:t>
                        </w:r>
                        <w:r>
                          <w:rPr>
                            <w:rFonts w:hint="eastAsia"/>
                          </w:rPr>
                          <w:t>网格多分辨率分析。从左到右是高分辨率</w:t>
                        </w:r>
                        <w:r>
                          <w:t>网格</w:t>
                        </w:r>
                        <w:r>
                          <w:rPr>
                            <w:rFonts w:hint="eastAsia"/>
                          </w:rPr>
                          <w:t>通过简化</w:t>
                        </w:r>
                        <w:r>
                          <w:t>得</w:t>
                        </w:r>
                        <w:r>
                          <w:rPr>
                            <w:rFonts w:hint="eastAsia"/>
                          </w:rPr>
                          <w:t>到</w:t>
                        </w:r>
                        <w:r>
                          <w:t>低分辨率网格</w:t>
                        </w:r>
                        <w:r>
                          <w:rPr>
                            <w:rFonts w:hint="eastAsia"/>
                          </w:rPr>
                          <w:t>的过程，</w:t>
                        </w:r>
                        <w:r>
                          <w:t>反之</w:t>
                        </w:r>
                        <w:r>
                          <w:rPr>
                            <w:rFonts w:hint="eastAsia"/>
                          </w:rPr>
                          <w:t>，</w:t>
                        </w:r>
                        <w:r>
                          <w:t>从</w:t>
                        </w:r>
                        <w:r>
                          <w:rPr>
                            <w:rFonts w:hint="eastAsia"/>
                          </w:rPr>
                          <w:t>右</w:t>
                        </w:r>
                        <w:r>
                          <w:t>向左</w:t>
                        </w:r>
                        <w:r>
                          <w:rPr>
                            <w:rFonts w:hint="eastAsia"/>
                          </w:rPr>
                          <w:t>是低分辨率网格</w:t>
                        </w:r>
                        <w:r>
                          <w:t>通过</w:t>
                        </w:r>
                        <w:r>
                          <w:rPr>
                            <w:rFonts w:hint="eastAsia"/>
                          </w:rPr>
                          <w:t>细分得到高分辨率</w:t>
                        </w:r>
                        <w:r>
                          <w:t>网格的</w:t>
                        </w:r>
                        <w:r>
                          <w:rPr>
                            <w:rFonts w:hint="eastAsia"/>
                          </w:rPr>
                          <w:t>过程。</w:t>
                        </w:r>
                        <w:bookmarkEnd w:id="21"/>
                      </w:p>
                    </w:txbxContent>
                  </v:textbox>
                </v:shape>
                <w10:wrap type="topAndBottom"/>
              </v:group>
            </w:pict>
          </mc:Fallback>
        </mc:AlternateContent>
      </w:r>
      <w:r w:rsidR="003C615B">
        <w:rPr>
          <w:rFonts w:hint="eastAsia"/>
        </w:rPr>
        <w:t>半规则网格与多分辨率分析</w:t>
      </w:r>
    </w:p>
    <w:p w:rsidR="00F813C2" w:rsidRDefault="00591E1F" w:rsidP="003C615B">
      <w:pPr>
        <w:ind w:firstLine="480"/>
        <w:rPr>
          <w:rFonts w:hint="eastAsia"/>
        </w:rPr>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w:t>
      </w:r>
      <w:r w:rsidR="00504EF1">
        <w:rPr>
          <w:rFonts w:hint="eastAsia"/>
        </w:rPr>
        <w:lastRenderedPageBreak/>
        <w:t>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61206B">
        <w:t>4.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9A3B44" w:rsidP="003C615B">
      <w:pPr>
        <w:ind w:firstLine="480"/>
      </w:pPr>
      <w:r>
        <w:rPr>
          <w:rFonts w:hint="eastAsia"/>
        </w:rPr>
        <w:t>半规则网格几何拓扑结构非常适合基于小波的多分辨率分析（如图</w:t>
      </w:r>
      <w:r w:rsidR="006F6AB1">
        <w:rPr>
          <w:rFonts w:hint="eastAsia"/>
        </w:rPr>
        <w:t>4.1</w:t>
      </w:r>
      <w:r>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得到低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rPr>
          <w:rFonts w:hint="eastAsia"/>
        </w:rPr>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r>
        <w:rPr>
          <w:rFonts w:hint="eastAsia"/>
        </w:rPr>
        <w:t>网格</w:t>
      </w:r>
      <w:r w:rsidR="003C615B">
        <w:rPr>
          <w:rFonts w:hint="eastAsia"/>
        </w:rPr>
        <w:t>半规则化算法概述</w:t>
      </w:r>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200E12" w:rsidRPr="00200E12">
        <w:rPr>
          <w:vertAlign w:val="superscript"/>
        </w:rPr>
        <w:instrText xml:space="preserve"> ADDIN EN.CITE &lt;EndNote&gt;&lt;Cite&gt;&lt;Author&gt;Payan&lt;/Author&gt;&lt;Year&gt;2015&lt;/Year&gt;&lt;RecNum&gt;12&lt;/RecNum&gt;&lt;DisplayText&gt;[10]&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200E12" w:rsidRPr="00200E12">
        <w:rPr>
          <w:noProof/>
          <w:vertAlign w:val="superscript"/>
        </w:rPr>
        <w:t>[</w:t>
      </w:r>
      <w:hyperlink w:anchor="_ENREF_10" w:tooltip="Payan, 2015 #12" w:history="1">
        <w:r w:rsidR="00C27D32" w:rsidRPr="00200E12">
          <w:rPr>
            <w:noProof/>
            <w:vertAlign w:val="superscript"/>
          </w:rPr>
          <w:t>10</w:t>
        </w:r>
      </w:hyperlink>
      <w:r w:rsidR="00200E12" w:rsidRPr="00200E12">
        <w:rPr>
          <w:noProof/>
          <w:vertAlign w:val="superscript"/>
        </w:rPr>
        <w:t>]</w:t>
      </w:r>
      <w:r w:rsidR="00200E12" w:rsidRPr="00200E12">
        <w:rPr>
          <w:vertAlign w:val="superscript"/>
        </w:rPr>
        <w:fldChar w:fldCharType="end"/>
      </w:r>
      <w:r w:rsidR="008E7F07">
        <w:rPr>
          <w:rFonts w:hint="eastAsia"/>
        </w:rPr>
        <w:t>主流的半规则网格化算法</w:t>
      </w:r>
      <w:r w:rsidR="00200E12">
        <w:rPr>
          <w:rFonts w:hint="eastAsia"/>
        </w:rPr>
        <w:t>概括</w:t>
      </w:r>
      <w:r w:rsidR="008E7F07">
        <w:rPr>
          <w:rFonts w:hint="eastAsia"/>
        </w:rPr>
        <w:t>为两步</w:t>
      </w:r>
      <w:r w:rsidR="00467A24">
        <w:rPr>
          <w:rFonts w:hint="eastAsia"/>
        </w:rPr>
        <w:t>（如图</w:t>
      </w:r>
      <w:r w:rsidR="00467A24">
        <w:rPr>
          <w:rFonts w:hint="eastAsia"/>
        </w:rPr>
        <w:t>4.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A5262F">
        <w:rPr>
          <w:rFonts w:hint="eastAsia"/>
        </w:rPr>
        <w:t>4.1</w:t>
      </w:r>
      <w:r w:rsidR="00A5262F">
        <w:rPr>
          <w:rFonts w:hint="eastAsia"/>
        </w:rPr>
        <w:t>红色三角形），迭代细分基网格。每次迭代，根据基网格表面存储的参数化信息，重新计算新细分出的顶点空间位置，得到高分辨率半规则网格。</w:t>
      </w:r>
    </w:p>
    <w:p w:rsidR="00034B57" w:rsidRPr="00162018" w:rsidRDefault="00E86B0C" w:rsidP="008E7F07">
      <w:pPr>
        <w:ind w:firstLine="480"/>
        <w:rPr>
          <w:rFonts w:hint="eastAsia"/>
        </w:rPr>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6B65A2">
        <w:instrText xml:space="preserve"> ADDIN EN.CITE &lt;EndNote&gt;&lt;Cite&gt;&lt;Author&gt;Alliez&lt;/Author&gt;&lt;Year&gt;2002&lt;/Year&gt;&lt;RecNum&gt;13&lt;/RecNum&gt;&lt;DisplayText&gt;[11, 12]&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6B65A2">
        <w:rPr>
          <w:noProof/>
        </w:rPr>
        <w:t>[</w:t>
      </w:r>
      <w:hyperlink w:anchor="_ENREF_11" w:tooltip="Alliez, 2002 #13" w:history="1">
        <w:r w:rsidR="00C27D32">
          <w:rPr>
            <w:noProof/>
          </w:rPr>
          <w:t>11</w:t>
        </w:r>
      </w:hyperlink>
      <w:r w:rsidR="006B65A2">
        <w:rPr>
          <w:noProof/>
        </w:rPr>
        <w:t xml:space="preserve">, </w:t>
      </w:r>
      <w:hyperlink w:anchor="_ENREF_12" w:tooltip="Schreiner, 2004 #14" w:history="1">
        <w:r w:rsidR="00C27D32">
          <w:rPr>
            <w:noProof/>
          </w:rPr>
          <w:t>12</w:t>
        </w:r>
      </w:hyperlink>
      <w:r w:rsidR="006B65A2">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7D0998">
        <w:instrText xml:space="preserve"> ADDIN EN.CITE &lt;EndNote&gt;&lt;Cite&gt;&lt;Author&gt;Floater&lt;/Author&gt;&lt;Year&gt;2005&lt;/Year&gt;&lt;RecNum&gt;15&lt;/RecNum&gt;&lt;DisplayText&gt;[13, 14]&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7D0998">
        <w:rPr>
          <w:noProof/>
        </w:rPr>
        <w:t>[</w:t>
      </w:r>
      <w:hyperlink w:anchor="_ENREF_13" w:tooltip="Floater, 2005 #15" w:history="1">
        <w:r w:rsidR="00C27D32">
          <w:rPr>
            <w:noProof/>
          </w:rPr>
          <w:t>13</w:t>
        </w:r>
      </w:hyperlink>
      <w:r w:rsidR="007D0998">
        <w:rPr>
          <w:noProof/>
        </w:rPr>
        <w:t xml:space="preserve">, </w:t>
      </w:r>
      <w:hyperlink w:anchor="_ENREF_14" w:tooltip="Lee, 1998 #16" w:history="1">
        <w:r w:rsidR="00C27D32">
          <w:rPr>
            <w:noProof/>
          </w:rPr>
          <w:t>14</w:t>
        </w:r>
      </w:hyperlink>
      <w:r w:rsidR="007D0998">
        <w:rPr>
          <w:noProof/>
        </w:rPr>
        <w:t>]</w:t>
      </w:r>
      <w:r w:rsidR="007D0998">
        <w:fldChar w:fldCharType="end"/>
      </w:r>
      <w:r w:rsidR="007D0998">
        <w:t>，</w:t>
      </w:r>
      <w:r w:rsidR="007D0998">
        <w:rPr>
          <w:rFonts w:hint="eastAsia"/>
        </w:rPr>
        <w:t>基于二次误差测度</w:t>
      </w:r>
      <w:r w:rsidR="007D0998">
        <w:rPr>
          <w:rFonts w:hint="eastAsia"/>
        </w:rPr>
        <w:t>简化方法</w:t>
      </w:r>
      <w:r w:rsidR="00084201">
        <w:rPr>
          <w:rFonts w:hint="eastAsia"/>
        </w:rPr>
        <w:t>，</w:t>
      </w:r>
      <w:r w:rsidR="00084201">
        <w:rPr>
          <w:rFonts w:hint="eastAsia"/>
        </w:rPr>
        <w:t>采用局部参数化方法</w:t>
      </w:r>
      <w:r w:rsidR="00084201">
        <w:rPr>
          <w:rFonts w:hint="eastAsia"/>
        </w:rPr>
        <w:t>，将半规则网格顶点映射到非规则网格的表面</w:t>
      </w:r>
      <w:r w:rsidR="007D0998">
        <w:rPr>
          <w:rFonts w:hint="eastAsia"/>
        </w:rPr>
        <w:t>。该方法</w:t>
      </w:r>
      <w:r w:rsidR="00C64D9A">
        <w:rPr>
          <w:rFonts w:hint="eastAsia"/>
        </w:rPr>
        <w:t>很容易并行</w:t>
      </w:r>
      <w:r w:rsidR="00C64D9A">
        <w:rPr>
          <w:rFonts w:hint="eastAsia"/>
        </w:rPr>
        <w:lastRenderedPageBreak/>
        <w:t>化，并且具有很好的运行效率。</w:t>
      </w:r>
    </w:p>
    <w:p w:rsidR="003C615B" w:rsidRDefault="007D0998" w:rsidP="003C615B">
      <w:pPr>
        <w:pStyle w:val="31"/>
      </w:pPr>
      <w:r>
        <w:rPr>
          <w:rFonts w:hint="eastAsia"/>
          <w:noProof/>
        </w:rPr>
        <mc:AlternateContent>
          <mc:Choice Requires="wpg">
            <w:drawing>
              <wp:anchor distT="0" distB="0" distL="114300" distR="114300" simplePos="0" relativeHeight="251663360" behindDoc="0" locked="0" layoutInCell="1" allowOverlap="1" wp14:anchorId="25186F97" wp14:editId="357DBDBC">
                <wp:simplePos x="0" y="0"/>
                <wp:positionH relativeFrom="margin">
                  <wp:align>left</wp:align>
                </wp:positionH>
                <wp:positionV relativeFrom="paragraph">
                  <wp:posOffset>97852</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A5262F" w:rsidRPr="00E12106" w:rsidRDefault="00A5262F" w:rsidP="008E7F07">
                              <w:pPr>
                                <w:pStyle w:val="aff"/>
                                <w:spacing w:before="163" w:after="163"/>
                                <w:rPr>
                                  <w:rFonts w:eastAsia="宋体" w:hint="eastAsia"/>
                                  <w:sz w:val="24"/>
                                  <w:szCs w:val="24"/>
                                </w:rPr>
                              </w:pPr>
                              <w:bookmarkStart w:id="22" w:name="_Toc5038876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半规则网格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5186F97" id="组合 8" o:spid="_x0000_s1029" style="position:absolute;left:0;text-align:left;margin-left:0;margin-top:7.7pt;width:413.9pt;height:446.65pt;z-index:251663360;mso-position-horizontal:left;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">
                <v:shape id="图片 6" o:spid="_x0000_s1030"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31" o:title=""/>
                  <v:path arrowok="t"/>
                </v:shape>
                <v:shape id="文本框 7" o:spid="_x0000_s1031"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A5262F" w:rsidRPr="00E12106" w:rsidRDefault="00A5262F" w:rsidP="008E7F07">
                        <w:pPr>
                          <w:pStyle w:val="aff"/>
                          <w:spacing w:before="163" w:after="163"/>
                          <w:rPr>
                            <w:rFonts w:eastAsia="宋体" w:hint="eastAsia"/>
                            <w:sz w:val="24"/>
                            <w:szCs w:val="24"/>
                          </w:rPr>
                        </w:pPr>
                        <w:bookmarkStart w:id="23" w:name="_Toc50388761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半规则网格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23"/>
                      </w:p>
                    </w:txbxContent>
                  </v:textbox>
                </v:shape>
                <w10:wrap type="topAndBottom" anchorx="margin"/>
              </v:group>
            </w:pict>
          </mc:Fallback>
        </mc:AlternateContent>
      </w:r>
      <w:r w:rsidR="003C615B">
        <w:rPr>
          <w:rFonts w:hint="eastAsia"/>
        </w:rPr>
        <w:t>半规则网格化相关工作</w:t>
      </w:r>
    </w:p>
    <w:p w:rsidR="00310E38" w:rsidRDefault="0007238C" w:rsidP="00045BB2">
      <w:pPr>
        <w:ind w:firstLine="480"/>
      </w:pPr>
      <w:r>
        <w:rPr>
          <w:rFonts w:hint="eastAsia"/>
        </w:rPr>
        <w:t>对于半规则网格的研究最早出现在十九世纪中期。</w:t>
      </w:r>
      <w:r>
        <w:rPr>
          <w:rFonts w:hint="eastAsia"/>
        </w:rPr>
        <w:t>Lounsbery</w:t>
      </w:r>
      <w:r>
        <w:rPr>
          <w:rFonts w:hint="eastAsia"/>
        </w:rPr>
        <w:t>等人</w:t>
      </w:r>
      <w:r w:rsidRPr="0007238C">
        <w:rPr>
          <w:vertAlign w:val="superscript"/>
        </w:rPr>
        <w:fldChar w:fldCharType="begin">
          <w:fldData xml:space="preserve">PEVuZE5vdGU+PENpdGU+PEF1dGhvcj5MZWU8L0F1dGhvcj48WWVhcj4xOTk4PC9ZZWFyPjxSZWNO
dW0+MTY8L1JlY051bT48RGlzcGxheVRleHQ+WzE0LCAxN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045BB2">
        <w:rPr>
          <w:vertAlign w:val="superscript"/>
        </w:rPr>
        <w:instrText xml:space="preserve"> ADDIN EN.CITE </w:instrText>
      </w:r>
      <w:r w:rsidR="00045BB2">
        <w:rPr>
          <w:vertAlign w:val="superscript"/>
        </w:rPr>
        <w:fldChar w:fldCharType="begin">
          <w:fldData xml:space="preserve">PEVuZE5vdGU+PENpdGU+PEF1dGhvcj5MZWU8L0F1dGhvcj48WWVhcj4xOTk4PC9ZZWFyPjxSZWNO
dW0+MTY8L1JlY051bT48RGlzcGxheVRleHQ+WzE0LCAxN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045BB2">
        <w:rPr>
          <w:vertAlign w:val="superscript"/>
        </w:rPr>
        <w:instrText xml:space="preserve"> ADDIN EN.CITE.DATA </w:instrText>
      </w:r>
      <w:r w:rsidR="00045BB2">
        <w:rPr>
          <w:vertAlign w:val="superscript"/>
        </w:rPr>
      </w:r>
      <w:r w:rsidR="00045BB2">
        <w:rPr>
          <w:vertAlign w:val="superscript"/>
        </w:rPr>
        <w:fldChar w:fldCharType="end"/>
      </w:r>
      <w:r w:rsidRPr="0007238C">
        <w:rPr>
          <w:vertAlign w:val="superscript"/>
        </w:rPr>
        <w:fldChar w:fldCharType="separate"/>
      </w:r>
      <w:r w:rsidR="00045BB2">
        <w:rPr>
          <w:noProof/>
          <w:vertAlign w:val="superscript"/>
        </w:rPr>
        <w:t>[</w:t>
      </w:r>
      <w:hyperlink w:anchor="_ENREF_14" w:tooltip="Lee, 1998 #16" w:history="1">
        <w:r w:rsidR="00C27D32">
          <w:rPr>
            <w:noProof/>
            <w:vertAlign w:val="superscript"/>
          </w:rPr>
          <w:t>14</w:t>
        </w:r>
      </w:hyperlink>
      <w:r w:rsidR="00045BB2">
        <w:rPr>
          <w:noProof/>
          <w:vertAlign w:val="superscript"/>
        </w:rPr>
        <w:t xml:space="preserve">, </w:t>
      </w:r>
      <w:hyperlink w:anchor="_ENREF_15" w:tooltip="Lounsbery, 1993 #17" w:history="1">
        <w:r w:rsidR="00C27D32">
          <w:rPr>
            <w:noProof/>
            <w:vertAlign w:val="superscript"/>
          </w:rPr>
          <w:t>15</w:t>
        </w:r>
      </w:hyperlink>
      <w:r w:rsidR="00045BB2">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E0LCAxNiwgMTd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instrText xml:space="preserve"> ADDIN EN.CITE </w:instrText>
      </w:r>
      <w:r>
        <w:fldChar w:fldCharType="begin">
          <w:fldData xml:space="preserve">PEVuZE5vdGU+PENpdGU+PEF1dGhvcj5FY2s8L0F1dGhvcj48WWVhcj4xOTk1PC9ZZWFyPjxSZWNO
dW0+MTg8L1JlY051bT48RGlzcGxheVRleHQ+WzE0LCAxNiwgMTd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instrText xml:space="preserve"> ADDIN EN.CITE.DATA </w:instrText>
      </w:r>
      <w:r>
        <w:fldChar w:fldCharType="end"/>
      </w:r>
      <w:r>
        <w:fldChar w:fldCharType="separate"/>
      </w:r>
      <w:r>
        <w:rPr>
          <w:noProof/>
        </w:rPr>
        <w:t>[</w:t>
      </w:r>
      <w:hyperlink w:anchor="_ENREF_14" w:tooltip="Lee, 1998 #16" w:history="1">
        <w:r w:rsidR="00C27D32">
          <w:rPr>
            <w:noProof/>
          </w:rPr>
          <w:t>14</w:t>
        </w:r>
      </w:hyperlink>
      <w:r>
        <w:rPr>
          <w:noProof/>
        </w:rPr>
        <w:t xml:space="preserve">, </w:t>
      </w:r>
      <w:hyperlink w:anchor="_ENREF_16" w:tooltip="Eck, 1995 #18" w:history="1">
        <w:r w:rsidR="00C27D32">
          <w:rPr>
            <w:noProof/>
          </w:rPr>
          <w:t>16</w:t>
        </w:r>
      </w:hyperlink>
      <w:r>
        <w:rPr>
          <w:noProof/>
        </w:rPr>
        <w:t xml:space="preserve">, </w:t>
      </w:r>
      <w:hyperlink w:anchor="_ENREF_17" w:tooltip="Gioia, 1999 #19" w:history="1">
        <w:r w:rsidR="00C27D32">
          <w:rPr>
            <w:noProof/>
          </w:rPr>
          <w:t>17</w:t>
        </w:r>
      </w:hyperlink>
      <w:r>
        <w:rPr>
          <w:noProof/>
        </w:rPr>
        <w:t>]</w:t>
      </w:r>
      <w:r>
        <w:fldChar w:fldCharType="end"/>
      </w:r>
      <w:r w:rsidR="00310E38">
        <w:rPr>
          <w:rFonts w:hint="eastAsia"/>
        </w:rPr>
        <w:t>致力于处理复杂的网格布线情况、有边界的情况和复杂的几何表</w:t>
      </w:r>
      <w:r w:rsidR="00310E38">
        <w:rPr>
          <w:rFonts w:hint="eastAsia"/>
        </w:rPr>
        <w:lastRenderedPageBreak/>
        <w:t>面情况。</w:t>
      </w:r>
      <w:r w:rsidR="00045BB2">
        <w:rPr>
          <w:rFonts w:hint="eastAsia"/>
        </w:rPr>
        <w:t>文献</w:t>
      </w:r>
      <w:r w:rsidR="00045BB2">
        <w:fldChar w:fldCharType="begin"/>
      </w:r>
      <w:r w:rsidR="00045BB2">
        <w:instrText xml:space="preserve"> ADDIN EN.CITE &lt;EndNote&gt;&lt;Cite&gt;&lt;Author&gt;Guskov&lt;/Author&gt;&lt;Year&gt;2000&lt;/Year&gt;&lt;RecNum&gt;20&lt;/RecNum&gt;&lt;DisplayText&gt;[18, 19]&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045BB2">
        <w:rPr>
          <w:noProof/>
        </w:rPr>
        <w:t>[</w:t>
      </w:r>
      <w:hyperlink w:anchor="_ENREF_18" w:tooltip="Guskov, 2000 #20" w:history="1">
        <w:r w:rsidR="00C27D32">
          <w:rPr>
            <w:noProof/>
          </w:rPr>
          <w:t>18</w:t>
        </w:r>
      </w:hyperlink>
      <w:r w:rsidR="00045BB2">
        <w:rPr>
          <w:noProof/>
        </w:rPr>
        <w:t xml:space="preserve">, </w:t>
      </w:r>
      <w:hyperlink w:anchor="_ENREF_19" w:tooltip="Lee, 2000 #21" w:history="1">
        <w:r w:rsidR="00C27D32">
          <w:rPr>
            <w:noProof/>
          </w:rPr>
          <w:t>19</w:t>
        </w:r>
      </w:hyperlink>
      <w:r w:rsidR="00045BB2">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yMC0yM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045BB2">
        <w:instrText xml:space="preserve"> ADDIN EN.CITE </w:instrText>
      </w:r>
      <w:r w:rsidR="00045BB2">
        <w:fldChar w:fldCharType="begin">
          <w:fldData xml:space="preserve">PEVuZE5vdGU+PENpdGU+PEF1dGhvcj5Ib3JtYW5uPC9BdXRob3I+PFllYXI+MjAwMTwvWWVhcj48
UmVjTnVtPjIyPC9SZWNOdW0+PERpc3BsYXlUZXh0PlsyMC0yM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045BB2">
        <w:instrText xml:space="preserve"> ADDIN EN.CITE.DATA </w:instrText>
      </w:r>
      <w:r w:rsidR="00045BB2">
        <w:fldChar w:fldCharType="end"/>
      </w:r>
      <w:r w:rsidR="00045BB2">
        <w:fldChar w:fldCharType="separate"/>
      </w:r>
      <w:r w:rsidR="00045BB2">
        <w:rPr>
          <w:noProof/>
        </w:rPr>
        <w:t>[</w:t>
      </w:r>
      <w:hyperlink w:anchor="_ENREF_20" w:tooltip="Hormann, 2001 #22" w:history="1">
        <w:r w:rsidR="00C27D32">
          <w:rPr>
            <w:noProof/>
          </w:rPr>
          <w:t>20-23</w:t>
        </w:r>
      </w:hyperlink>
      <w:r w:rsidR="00045BB2">
        <w:rPr>
          <w:noProof/>
        </w:rPr>
        <w:t>]</w:t>
      </w:r>
      <w:r w:rsidR="00045BB2">
        <w:fldChar w:fldCharType="end"/>
      </w:r>
      <w:r w:rsidR="00045BB2">
        <w:rPr>
          <w:rFonts w:hint="eastAsia"/>
        </w:rPr>
        <w:t>）主要在平滑参数化得到低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MjQtMjZ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C27D32">
        <w:instrText xml:space="preserve"> ADDIN EN.CITE </w:instrText>
      </w:r>
      <w:r w:rsidR="00C27D32">
        <w:fldChar w:fldCharType="begin">
          <w:fldData xml:space="preserve">PEVuZE5vdGU+PENpdGU+PEF1dGhvcj5EZW5pczwvQXV0aG9yPjxZZWFyPjIwMTA8L1llYXI+PFJl
Y051bT4yNjwvUmVjTnVtPjxEaXNwbGF5VGV4dD5bMjQtMjZ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C27D32">
        <w:instrText xml:space="preserve"> ADDIN EN.CITE.DATA </w:instrText>
      </w:r>
      <w:r w:rsidR="00C27D32">
        <w:fldChar w:fldCharType="end"/>
      </w:r>
      <w:r w:rsidR="00045BB2">
        <w:fldChar w:fldCharType="separate"/>
      </w:r>
      <w:r w:rsidR="00045BB2">
        <w:rPr>
          <w:noProof/>
        </w:rPr>
        <w:t>[</w:t>
      </w:r>
      <w:hyperlink w:anchor="_ENREF_24" w:tooltip="Denis, 2010 #26" w:history="1">
        <w:r w:rsidR="00C27D32">
          <w:rPr>
            <w:noProof/>
          </w:rPr>
          <w:t>24-26</w:t>
        </w:r>
      </w:hyperlink>
      <w:r w:rsidR="00045BB2">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C27D32">
        <w:instrText xml:space="preserve"> ADDIN EN.CITE &lt;EndNote&gt;&lt;Cite&gt;&lt;Author&gt;Lee&lt;/Author&gt;&lt;Year&gt;1998&lt;/Year&gt;&lt;RecNum&gt;16&lt;/RecNum&gt;&lt;DisplayText&gt;[14]&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C27D32">
        <w:rPr>
          <w:noProof/>
        </w:rPr>
        <w:t>[</w:t>
      </w:r>
      <w:hyperlink w:anchor="_ENREF_14" w:tooltip="Lee, 1998 #16" w:history="1">
        <w:r w:rsidR="00C27D32">
          <w:rPr>
            <w:noProof/>
          </w:rPr>
          <w:t>14</w:t>
        </w:r>
      </w:hyperlink>
      <w:r w:rsidR="00C27D32">
        <w:rPr>
          <w:noProof/>
        </w:rPr>
        <w:t>]</w:t>
      </w:r>
      <w:r w:rsidR="00C27D32">
        <w:fldChar w:fldCharType="end"/>
      </w:r>
      <w:r w:rsidR="00C27D32">
        <w:t>，</w:t>
      </w:r>
      <w:r w:rsidR="00C27D32">
        <w:rPr>
          <w:rFonts w:hint="eastAsia"/>
        </w:rPr>
        <w:t>局部的参数化有利于算法的并行化，从而大幅度提高算法效率。</w:t>
      </w:r>
    </w:p>
    <w:p w:rsidR="001B42AD" w:rsidRDefault="001B42AD" w:rsidP="00045BB2">
      <w:pPr>
        <w:ind w:firstLine="480"/>
        <w:rPr>
          <w:rFonts w:hint="eastAsia"/>
        </w:rPr>
      </w:pPr>
      <w:r>
        <w:rPr>
          <w:rFonts w:hint="eastAsia"/>
        </w:rPr>
        <w:t>并行简化网格也是</w:t>
      </w:r>
      <w:r w:rsidR="00FF559E">
        <w:rPr>
          <w:rFonts w:hint="eastAsia"/>
        </w:rPr>
        <w:t>计算机</w:t>
      </w:r>
      <w:bookmarkStart w:id="24" w:name="_GoBack"/>
      <w:bookmarkEnd w:id="24"/>
      <w:r>
        <w:rPr>
          <w:rFonts w:hint="eastAsia"/>
        </w:rPr>
        <w:t>图形学方向的热点研究问题，</w:t>
      </w:r>
      <w:r>
        <w:t>同时也是</w:t>
      </w:r>
      <w:r>
        <w:rPr>
          <w:rFonts w:hint="eastAsia"/>
        </w:rPr>
        <w:t>网格半规则化重要步骤。</w:t>
      </w:r>
    </w:p>
    <w:p w:rsidR="00AF1FAE" w:rsidRDefault="00496761" w:rsidP="00496761">
      <w:pPr>
        <w:widowControl/>
        <w:spacing w:line="240" w:lineRule="auto"/>
        <w:ind w:firstLineChars="0" w:firstLine="0"/>
        <w:jc w:val="left"/>
        <w:rPr>
          <w:rFonts w:hint="eastAsia"/>
        </w:rPr>
      </w:pPr>
      <w:r>
        <w:br w:type="page"/>
      </w:r>
    </w:p>
    <w:p w:rsidR="00EC314E" w:rsidRPr="00C64AC6" w:rsidRDefault="002F7B3D" w:rsidP="007A0704">
      <w:pPr>
        <w:pStyle w:val="1"/>
      </w:pPr>
      <w:bookmarkStart w:id="25" w:name="_Toc477443191"/>
      <w:r w:rsidRPr="00C64AC6">
        <w:rPr>
          <w:rFonts w:hint="eastAsia"/>
        </w:rPr>
        <w:lastRenderedPageBreak/>
        <w:t>总结和展望</w:t>
      </w:r>
      <w:bookmarkEnd w:id="25"/>
    </w:p>
    <w:p w:rsidR="00125E7A" w:rsidRDefault="00125E7A" w:rsidP="00410326">
      <w:pPr>
        <w:pStyle w:val="21"/>
      </w:pPr>
      <w:bookmarkStart w:id="26" w:name="_Toc477443192"/>
      <w:r>
        <w:rPr>
          <w:rFonts w:hint="eastAsia"/>
        </w:rPr>
        <w:t>工作总结</w:t>
      </w:r>
      <w:bookmarkEnd w:id="26"/>
    </w:p>
    <w:p w:rsidR="00B40AB7" w:rsidRDefault="00B40AB7" w:rsidP="00FB33E1">
      <w:pPr>
        <w:ind w:firstLineChars="0" w:firstLine="0"/>
      </w:pPr>
    </w:p>
    <w:p w:rsidR="00125E7A" w:rsidRDefault="005F7611" w:rsidP="00410326">
      <w:pPr>
        <w:pStyle w:val="21"/>
      </w:pPr>
      <w:bookmarkStart w:id="27" w:name="_Toc477443193"/>
      <w:r>
        <w:rPr>
          <w:rFonts w:hint="eastAsia"/>
        </w:rPr>
        <w:t>下一步工作</w:t>
      </w:r>
      <w:bookmarkEnd w:id="27"/>
    </w:p>
    <w:p w:rsidR="0088595B" w:rsidRDefault="0088595B" w:rsidP="00921503">
      <w:pPr>
        <w:ind w:firstLine="480"/>
      </w:pPr>
    </w:p>
    <w:p w:rsidR="001A2F41" w:rsidRDefault="001A2F41" w:rsidP="00B77246">
      <w:pPr>
        <w:pStyle w:val="af7"/>
        <w:widowControl/>
        <w:ind w:left="426" w:firstLineChars="0" w:firstLine="0"/>
        <w:jc w:val="left"/>
        <w:sectPr w:rsidR="001A2F41" w:rsidSect="00DA64D9">
          <w:headerReference w:type="default" r:id="rId32"/>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28" w:name="_Toc477443194"/>
      <w:r w:rsidRPr="0063668B">
        <w:rPr>
          <w:rFonts w:hint="eastAsia"/>
        </w:rPr>
        <w:lastRenderedPageBreak/>
        <w:t>参考文献</w:t>
      </w:r>
      <w:bookmarkEnd w:id="28"/>
    </w:p>
    <w:p w:rsidR="00C27D32" w:rsidRPr="00C27D32" w:rsidRDefault="00D307CD" w:rsidP="00C27D32">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29" w:name="_ENREF_1"/>
      <w:r w:rsidR="00C27D32" w:rsidRPr="00C27D32">
        <w:t>[1]</w:t>
      </w:r>
      <w:r w:rsidR="00C27D32" w:rsidRPr="00C27D32">
        <w:tab/>
        <w:t>S. G. Mallat</w:t>
      </w:r>
      <w:r w:rsidR="00C27D32" w:rsidRPr="00C27D32">
        <w:rPr>
          <w:i/>
        </w:rPr>
        <w:t xml:space="preserve">, </w:t>
      </w:r>
      <w:r w:rsidR="00C27D32" w:rsidRPr="00C27D32">
        <w:t>A Theory for Multiresolution Signal Decomposition: The Wavelet Representation[M]: IEEE Computer Society, 1989.</w:t>
      </w:r>
      <w:bookmarkEnd w:id="29"/>
    </w:p>
    <w:p w:rsidR="00C27D32" w:rsidRPr="00C27D32" w:rsidRDefault="00C27D32" w:rsidP="00C27D32">
      <w:pPr>
        <w:pStyle w:val="EndNoteBibliography"/>
        <w:ind w:left="720" w:firstLine="400"/>
      </w:pPr>
      <w:bookmarkStart w:id="30" w:name="_ENREF_2"/>
      <w:r w:rsidRPr="00C27D32">
        <w:t>[2]</w:t>
      </w:r>
      <w:r w:rsidRPr="00C27D32">
        <w:tab/>
        <w:t>A. Certain. Interactive multiresolution surface viewing[C]. Conference on Computer Graphics and Interactive Techniques, 1996, 91-98.</w:t>
      </w:r>
      <w:bookmarkEnd w:id="30"/>
    </w:p>
    <w:p w:rsidR="00C27D32" w:rsidRPr="00C27D32" w:rsidRDefault="00C27D32" w:rsidP="00C27D32">
      <w:pPr>
        <w:pStyle w:val="EndNoteBibliography"/>
        <w:ind w:left="720" w:firstLine="400"/>
      </w:pPr>
      <w:bookmarkStart w:id="31" w:name="_ENREF_3"/>
      <w:r w:rsidRPr="00C27D32">
        <w:t>[3]</w:t>
      </w:r>
      <w:r w:rsidRPr="00C27D32">
        <w:tab/>
        <w:t>C. Roudet, F. Dupont, A. Baskurt. Multiresolution mesh segmentation based on surface roughness and wavelet analysis[C]. Electronic Imaging, 2007</w:t>
      </w:r>
      <w:bookmarkEnd w:id="31"/>
    </w:p>
    <w:p w:rsidR="00C27D32" w:rsidRPr="00C27D32" w:rsidRDefault="00C27D32" w:rsidP="00C27D32">
      <w:pPr>
        <w:pStyle w:val="EndNoteBibliography"/>
        <w:ind w:left="720" w:firstLine="400"/>
      </w:pPr>
      <w:bookmarkStart w:id="32" w:name="_ENREF_4"/>
      <w:r w:rsidRPr="00C27D32">
        <w:t>[4]</w:t>
      </w:r>
      <w:r w:rsidRPr="00C27D32">
        <w:tab/>
        <w:t>A. Khodakovsky, I. Guskov</w:t>
      </w:r>
      <w:r w:rsidRPr="00C27D32">
        <w:rPr>
          <w:i/>
        </w:rPr>
        <w:t xml:space="preserve">, </w:t>
      </w:r>
      <w:r w:rsidRPr="00C27D32">
        <w:t>Compression of Normal Meshes[M]: Springer Berlin Heidelberg, 2004.</w:t>
      </w:r>
      <w:bookmarkEnd w:id="32"/>
    </w:p>
    <w:p w:rsidR="00C27D32" w:rsidRPr="00C27D32" w:rsidRDefault="00C27D32" w:rsidP="00C27D32">
      <w:pPr>
        <w:pStyle w:val="EndNoteBibliography"/>
        <w:ind w:left="720" w:firstLine="400"/>
      </w:pPr>
      <w:bookmarkStart w:id="33" w:name="_ENREF_5"/>
      <w:r w:rsidRPr="00C27D32">
        <w:t>[5]</w:t>
      </w:r>
      <w:r w:rsidRPr="00C27D32">
        <w:tab/>
        <w:t>S. Lavu, H. Choi, R. Baraniuk. Geometry compression of normal meshes using rate-distortion algorithms[C]. Eurographics/acm SIGGRAPH Symposium on Geometry Processing, 2003, 52-61.</w:t>
      </w:r>
      <w:bookmarkEnd w:id="33"/>
    </w:p>
    <w:p w:rsidR="00C27D32" w:rsidRPr="00C27D32" w:rsidRDefault="00C27D32" w:rsidP="00C27D32">
      <w:pPr>
        <w:pStyle w:val="EndNoteBibliography"/>
        <w:ind w:left="720" w:firstLine="400"/>
      </w:pPr>
      <w:bookmarkStart w:id="34" w:name="_ENREF_6"/>
      <w:r w:rsidRPr="00C27D32">
        <w:t>[6]</w:t>
      </w:r>
      <w:r w:rsidRPr="00C27D32">
        <w:tab/>
        <w:t>M. Antonini</w:t>
      </w:r>
      <w:r w:rsidRPr="00C27D32">
        <w:rPr>
          <w:i/>
        </w:rPr>
        <w:t xml:space="preserve">, </w:t>
      </w:r>
      <w:r w:rsidRPr="00C27D32">
        <w:t>An efficient bit allocation for compressing normal meshes with an error-driven quantization[M]: Elsevier Science Publishers B. V., 2005.</w:t>
      </w:r>
      <w:bookmarkEnd w:id="34"/>
    </w:p>
    <w:p w:rsidR="00C27D32" w:rsidRPr="00C27D32" w:rsidRDefault="00C27D32" w:rsidP="00C27D32">
      <w:pPr>
        <w:pStyle w:val="EndNoteBibliography"/>
        <w:ind w:left="720" w:firstLine="400"/>
      </w:pPr>
      <w:bookmarkStart w:id="35" w:name="_ENREF_7"/>
      <w:r w:rsidRPr="00C27D32">
        <w:t>[7]</w:t>
      </w:r>
      <w:r w:rsidRPr="00C27D32">
        <w:tab/>
        <w:t>J. Y. Sim, C. S. Kim, C. C. J. Kuo, S. U. Lee. Rate-distortion optimized compression and view-dependent transmission of 3-D normal meshes[J]. IEEE Transactions on Circuits &amp; Systems for Video Technology, 2005, 15(7), 854-868.</w:t>
      </w:r>
      <w:bookmarkEnd w:id="35"/>
    </w:p>
    <w:p w:rsidR="00C27D32" w:rsidRPr="00C27D32" w:rsidRDefault="00C27D32" w:rsidP="00C27D32">
      <w:pPr>
        <w:pStyle w:val="EndNoteBibliography"/>
        <w:ind w:left="720" w:firstLine="400"/>
      </w:pPr>
      <w:bookmarkStart w:id="36" w:name="_ENREF_8"/>
      <w:r w:rsidRPr="00C27D32">
        <w:t>[8]</w:t>
      </w:r>
      <w:r w:rsidRPr="00C27D32">
        <w:tab/>
        <w:t>L. Denis, S. M. Satti, A. Munteanu, J. Cornelis, P. Schelkens. Scalable Intraband and Composite Wavelet-Based Coding of Semiregular Meshes[J]. IEEE Transactions on Multimedia, 2010, 12(8), 773-789.</w:t>
      </w:r>
      <w:bookmarkEnd w:id="36"/>
    </w:p>
    <w:p w:rsidR="00C27D32" w:rsidRPr="00C27D32" w:rsidRDefault="00C27D32" w:rsidP="00C27D32">
      <w:pPr>
        <w:pStyle w:val="EndNoteBibliography"/>
        <w:ind w:left="720" w:firstLine="400"/>
      </w:pPr>
      <w:bookmarkStart w:id="37" w:name="_ENREF_9"/>
      <w:r w:rsidRPr="00C27D32">
        <w:t>[9]</w:t>
      </w:r>
      <w:r w:rsidRPr="00C27D32">
        <w:tab/>
        <w:t>M. Garland. Surface simplification using quadric error metrics[J]. Acm Siggraph Computer Graphics, 1997, 1997(209-216.</w:t>
      </w:r>
      <w:bookmarkEnd w:id="37"/>
    </w:p>
    <w:p w:rsidR="00C27D32" w:rsidRPr="00C27D32" w:rsidRDefault="00C27D32" w:rsidP="00C27D32">
      <w:pPr>
        <w:pStyle w:val="EndNoteBibliography"/>
        <w:ind w:left="720" w:firstLine="400"/>
      </w:pPr>
      <w:bookmarkStart w:id="38" w:name="_ENREF_10"/>
      <w:r w:rsidRPr="00C27D32">
        <w:t>[10]</w:t>
      </w:r>
      <w:r w:rsidRPr="00C27D32">
        <w:tab/>
        <w:t>F. Payan, C. Roudet, B. Sauvage</w:t>
      </w:r>
      <w:r w:rsidRPr="00C27D32">
        <w:rPr>
          <w:i/>
        </w:rPr>
        <w:t xml:space="preserve">, </w:t>
      </w:r>
      <w:r w:rsidRPr="00C27D32">
        <w:t>Semi-Regular Triangle Remeshing: A Comprehensive Study[M]: The Eurographs Association &amp; John Wiley &amp; Sons, Ltd., 2015.</w:t>
      </w:r>
      <w:bookmarkEnd w:id="38"/>
    </w:p>
    <w:p w:rsidR="00C27D32" w:rsidRPr="00C27D32" w:rsidRDefault="00C27D32" w:rsidP="00C27D32">
      <w:pPr>
        <w:pStyle w:val="EndNoteBibliography"/>
        <w:ind w:left="720" w:firstLine="400"/>
      </w:pPr>
      <w:bookmarkStart w:id="39" w:name="_ENREF_11"/>
      <w:r w:rsidRPr="00C27D32">
        <w:t>[11]</w:t>
      </w:r>
      <w:r w:rsidRPr="00C27D32">
        <w:tab/>
        <w:t>P. Alliez, M. Meyer, M. Desbrun. Interactive geometry remeshing[J]. Acm Transactions on Graphics, 2002, 21(3), 347-354.</w:t>
      </w:r>
      <w:bookmarkEnd w:id="39"/>
    </w:p>
    <w:p w:rsidR="00C27D32" w:rsidRPr="00C27D32" w:rsidRDefault="00C27D32" w:rsidP="00C27D32">
      <w:pPr>
        <w:pStyle w:val="EndNoteBibliography"/>
        <w:ind w:left="720" w:firstLine="400"/>
      </w:pPr>
      <w:bookmarkStart w:id="40" w:name="_ENREF_12"/>
      <w:r w:rsidRPr="00C27D32">
        <w:t>[12]</w:t>
      </w:r>
      <w:r w:rsidRPr="00C27D32">
        <w:tab/>
        <w:t>J. Schreiner, A. Asirvatham, E. Praun, H. Hoppe. Inter-surface mapping[J]. Acm Transactions on Graphics, 2004, 23(3), 870-877.</w:t>
      </w:r>
      <w:bookmarkEnd w:id="40"/>
    </w:p>
    <w:p w:rsidR="00C27D32" w:rsidRPr="00C27D32" w:rsidRDefault="00C27D32" w:rsidP="00C27D32">
      <w:pPr>
        <w:pStyle w:val="EndNoteBibliography"/>
        <w:ind w:left="720" w:firstLine="400"/>
      </w:pPr>
      <w:bookmarkStart w:id="41" w:name="_ENREF_13"/>
      <w:r w:rsidRPr="00C27D32">
        <w:t>[13]</w:t>
      </w:r>
      <w:r w:rsidRPr="00C27D32">
        <w:tab/>
        <w:t>M. S. Floater, H. Kai</w:t>
      </w:r>
      <w:r w:rsidRPr="00C27D32">
        <w:rPr>
          <w:i/>
        </w:rPr>
        <w:t xml:space="preserve">, </w:t>
      </w:r>
      <w:r w:rsidRPr="00C27D32">
        <w:t>Surface Parameterization: a Tutorial and Survey[M]: Springer Berlin Heidelberg, 2005.</w:t>
      </w:r>
      <w:bookmarkEnd w:id="41"/>
    </w:p>
    <w:p w:rsidR="00C27D32" w:rsidRPr="00C27D32" w:rsidRDefault="00C27D32" w:rsidP="00C27D32">
      <w:pPr>
        <w:pStyle w:val="EndNoteBibliography"/>
        <w:ind w:left="720" w:firstLine="400"/>
      </w:pPr>
      <w:bookmarkStart w:id="42" w:name="_ENREF_14"/>
      <w:r w:rsidRPr="00C27D32">
        <w:t>[14]</w:t>
      </w:r>
      <w:r w:rsidRPr="00C27D32">
        <w:tab/>
        <w:t>A. W. F. Lee. MAPS: multiresolution adaptive parameterization of surfaces[J]. ACM Computer Graphics (Proc. SIGGRAPH, 1998, 40(2), 189-218.</w:t>
      </w:r>
      <w:bookmarkEnd w:id="42"/>
    </w:p>
    <w:p w:rsidR="00C27D32" w:rsidRPr="00C27D32" w:rsidRDefault="00C27D32" w:rsidP="00C27D32">
      <w:pPr>
        <w:pStyle w:val="EndNoteBibliography"/>
        <w:ind w:left="720" w:firstLine="400"/>
      </w:pPr>
      <w:bookmarkStart w:id="43" w:name="_ENREF_15"/>
      <w:r w:rsidRPr="00C27D32">
        <w:t>[15]</w:t>
      </w:r>
      <w:r w:rsidRPr="00C27D32">
        <w:tab/>
        <w:t>M. Lounsbery, T. D. Derose, J. Warren. Multiresolution Analysis for Surfaces of Arbitrary Topological Type[J]. Acm Transactions on Graphics, 1993, 16(1), 3--4.</w:t>
      </w:r>
      <w:bookmarkEnd w:id="43"/>
    </w:p>
    <w:p w:rsidR="00C27D32" w:rsidRPr="00C27D32" w:rsidRDefault="00C27D32" w:rsidP="00C27D32">
      <w:pPr>
        <w:pStyle w:val="EndNoteBibliography"/>
        <w:ind w:left="720" w:firstLine="400"/>
      </w:pPr>
      <w:bookmarkStart w:id="44" w:name="_ENREF_16"/>
      <w:r w:rsidRPr="00C27D32">
        <w:t>[16]</w:t>
      </w:r>
      <w:r w:rsidRPr="00C27D32">
        <w:tab/>
        <w:t>M. Eck. Multiresolution analysis of arbitrary meshes[C]. 1995, 173-182.</w:t>
      </w:r>
      <w:bookmarkEnd w:id="44"/>
    </w:p>
    <w:p w:rsidR="00C27D32" w:rsidRPr="00C27D32" w:rsidRDefault="00C27D32" w:rsidP="00C27D32">
      <w:pPr>
        <w:pStyle w:val="EndNoteBibliography"/>
        <w:ind w:left="720" w:firstLine="400"/>
        <w:rPr>
          <w:rFonts w:hint="eastAsia"/>
        </w:rPr>
      </w:pPr>
      <w:bookmarkStart w:id="45" w:name="_ENREF_17"/>
      <w:r w:rsidRPr="00C27D32">
        <w:rPr>
          <w:rFonts w:hint="eastAsia"/>
        </w:rPr>
        <w:t>[17]</w:t>
      </w:r>
      <w:r w:rsidRPr="00C27D32">
        <w:rPr>
          <w:rFonts w:hint="eastAsia"/>
        </w:rPr>
        <w:tab/>
        <w:t xml:space="preserve">P. Gioia. Reducing the number of wavelet coefficients by geometric partitioning </w:t>
      </w:r>
      <w:r w:rsidRPr="00C27D32">
        <w:rPr>
          <w:rFonts w:hint="eastAsia"/>
        </w:rPr>
        <w:t>☆</w:t>
      </w:r>
      <w:r w:rsidRPr="00C27D32">
        <w:rPr>
          <w:rFonts w:hint="eastAsia"/>
        </w:rPr>
        <w:t>[J]. Computational Geometry, 1999, 14(1</w:t>
      </w:r>
      <w:r w:rsidRPr="00C27D32">
        <w:rPr>
          <w:rFonts w:hint="eastAsia"/>
        </w:rPr>
        <w:t>–</w:t>
      </w:r>
      <w:r w:rsidRPr="00C27D32">
        <w:rPr>
          <w:rFonts w:hint="eastAsia"/>
        </w:rPr>
        <w:t>3), 25-48.</w:t>
      </w:r>
      <w:bookmarkEnd w:id="45"/>
    </w:p>
    <w:p w:rsidR="00C27D32" w:rsidRPr="00C27D32" w:rsidRDefault="00C27D32" w:rsidP="00C27D32">
      <w:pPr>
        <w:pStyle w:val="EndNoteBibliography"/>
        <w:ind w:left="720" w:firstLine="400"/>
      </w:pPr>
      <w:bookmarkStart w:id="46" w:name="_ENREF_18"/>
      <w:r w:rsidRPr="00C27D32">
        <w:t>[18]</w:t>
      </w:r>
      <w:r w:rsidRPr="00C27D32">
        <w:tab/>
        <w:t>I. Guskov, W. Sweldens. Normal meshes[C]. Conference on Computer Graphics and Interactive Techniques, 2000, 95-102.</w:t>
      </w:r>
      <w:bookmarkEnd w:id="46"/>
    </w:p>
    <w:p w:rsidR="00C27D32" w:rsidRPr="00C27D32" w:rsidRDefault="00C27D32" w:rsidP="00C27D32">
      <w:pPr>
        <w:pStyle w:val="EndNoteBibliography"/>
        <w:ind w:left="720" w:firstLine="400"/>
      </w:pPr>
      <w:bookmarkStart w:id="47" w:name="_ENREF_19"/>
      <w:r w:rsidRPr="00C27D32">
        <w:t>[19]</w:t>
      </w:r>
      <w:r w:rsidRPr="00C27D32">
        <w:tab/>
        <w:t>A. Lee, H. Moreton, H. Hoppe. Displaced subdivision surfaces[C]. Conference on Computer Graphics and Interactive Techniques, 2000, 85-94.</w:t>
      </w:r>
      <w:bookmarkEnd w:id="47"/>
    </w:p>
    <w:p w:rsidR="00C27D32" w:rsidRPr="00C27D32" w:rsidRDefault="00C27D32" w:rsidP="00C27D32">
      <w:pPr>
        <w:pStyle w:val="EndNoteBibliography"/>
        <w:ind w:left="720" w:firstLine="400"/>
      </w:pPr>
      <w:bookmarkStart w:id="48" w:name="_ENREF_20"/>
      <w:r w:rsidRPr="00C27D32">
        <w:t>[20]</w:t>
      </w:r>
      <w:r w:rsidRPr="00C27D32">
        <w:tab/>
        <w:t>K. Hormann, U. Labsik, G. Greiner. Remeshing triangulated surfaces with optimal parameterizations[J]. Computer-Aided Design, 2001, 33(11), 779-788.</w:t>
      </w:r>
      <w:bookmarkEnd w:id="48"/>
    </w:p>
    <w:p w:rsidR="00C27D32" w:rsidRPr="00C27D32" w:rsidRDefault="00C27D32" w:rsidP="00C27D32">
      <w:pPr>
        <w:pStyle w:val="EndNoteBibliography"/>
        <w:ind w:left="720" w:firstLine="400"/>
      </w:pPr>
      <w:bookmarkStart w:id="49" w:name="_ENREF_21"/>
      <w:r w:rsidRPr="00C27D32">
        <w:t>[21]</w:t>
      </w:r>
      <w:r w:rsidRPr="00C27D32">
        <w:tab/>
        <w:t>A. Khodakovsky, N. Litke, P. Schröder. Globally Smooth Parameterizations with Low Distortion[J]. Acm Transactions on Graphics, 2003, 22(3), 350-357.</w:t>
      </w:r>
      <w:bookmarkEnd w:id="49"/>
    </w:p>
    <w:p w:rsidR="00C27D32" w:rsidRPr="00C27D32" w:rsidRDefault="00C27D32" w:rsidP="00C27D32">
      <w:pPr>
        <w:pStyle w:val="EndNoteBibliography"/>
        <w:ind w:left="720" w:firstLine="400"/>
      </w:pPr>
      <w:bookmarkStart w:id="50" w:name="_ENREF_22"/>
      <w:r w:rsidRPr="00C27D32">
        <w:t>[22]</w:t>
      </w:r>
      <w:r w:rsidRPr="00C27D32">
        <w:tab/>
        <w:t>I. Friedel, P. Der, A. Khodakovsky. Variational normal meshes[J]. Acm Transactions on Graphics, 2004, 23(4), 1061-1073.</w:t>
      </w:r>
      <w:bookmarkEnd w:id="50"/>
    </w:p>
    <w:p w:rsidR="00C27D32" w:rsidRPr="00C27D32" w:rsidRDefault="00C27D32" w:rsidP="00C27D32">
      <w:pPr>
        <w:pStyle w:val="EndNoteBibliography"/>
        <w:ind w:left="720" w:firstLine="400"/>
      </w:pPr>
      <w:bookmarkStart w:id="51" w:name="_ENREF_23"/>
      <w:r w:rsidRPr="00C27D32">
        <w:t>[23]</w:t>
      </w:r>
      <w:r w:rsidRPr="00C27D32">
        <w:tab/>
        <w:t xml:space="preserve">I. Guskov. Manifold-based approach to semi-regular remeshing[J]. Graphical </w:t>
      </w:r>
      <w:r w:rsidRPr="00C27D32">
        <w:lastRenderedPageBreak/>
        <w:t>Models, 2007, 69(1), 1-18.</w:t>
      </w:r>
      <w:bookmarkEnd w:id="51"/>
    </w:p>
    <w:p w:rsidR="00C27D32" w:rsidRPr="00C27D32" w:rsidRDefault="00C27D32" w:rsidP="00C27D32">
      <w:pPr>
        <w:pStyle w:val="EndNoteBibliography"/>
        <w:ind w:left="720" w:firstLine="400"/>
      </w:pPr>
      <w:bookmarkStart w:id="52" w:name="_ENREF_24"/>
      <w:r w:rsidRPr="00C27D32">
        <w:t>[24]</w:t>
      </w:r>
      <w:r w:rsidRPr="00C27D32">
        <w:tab/>
        <w:t>L. Denis, A. Munteanu, P. Schelkens. Semi-regular remeshing with reduced remeshing error[C]. IEEE International Conference on Image Processing, 2010, 365-368.</w:t>
      </w:r>
      <w:bookmarkEnd w:id="52"/>
    </w:p>
    <w:p w:rsidR="00C27D32" w:rsidRPr="00C27D32" w:rsidRDefault="00C27D32" w:rsidP="00C27D32">
      <w:pPr>
        <w:pStyle w:val="EndNoteBibliography"/>
        <w:ind w:left="720" w:firstLine="400"/>
      </w:pPr>
      <w:bookmarkStart w:id="53" w:name="_ENREF_25"/>
      <w:r w:rsidRPr="00C27D32">
        <w:t>[25]</w:t>
      </w:r>
      <w:r w:rsidRPr="00C27D32">
        <w:tab/>
        <w:t>A. Kammoun, F. Payan, M. Antonini. Adaptive semi-regular remeshing: A Voronoi-based approach[C]. IEEE International Workshop on Multimedia Signal Processing, 2010, 350-355.</w:t>
      </w:r>
      <w:bookmarkEnd w:id="53"/>
    </w:p>
    <w:p w:rsidR="00C27D32" w:rsidRPr="00C27D32" w:rsidRDefault="00C27D32" w:rsidP="00C27D32">
      <w:pPr>
        <w:pStyle w:val="EndNoteBibliography"/>
        <w:ind w:left="720" w:firstLine="400"/>
      </w:pPr>
      <w:bookmarkStart w:id="54" w:name="_ENREF_26"/>
      <w:r w:rsidRPr="00C27D32">
        <w:t>[26]</w:t>
      </w:r>
      <w:r w:rsidRPr="00C27D32">
        <w:tab/>
        <w:t>C. H. Chiang, B. S. Jong, T. W. Lin. A robust feature-preserving semi-regular remeshing method for triangular meshes[J]. Visual Computer, 2011, 27(9), 811-825.</w:t>
      </w:r>
      <w:bookmarkEnd w:id="54"/>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DA64D9">
      <w:headerReference w:type="default" r:id="rId33"/>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D235C" w:rsidRDefault="00AD235C" w:rsidP="006E17A7">
      <w:pPr>
        <w:ind w:firstLine="480"/>
      </w:pPr>
      <w:r>
        <w:separator/>
      </w:r>
    </w:p>
    <w:p w:rsidR="00AD235C" w:rsidRDefault="00AD235C" w:rsidP="006E17A7">
      <w:pPr>
        <w:ind w:firstLine="480"/>
      </w:pPr>
    </w:p>
  </w:endnote>
  <w:endnote w:type="continuationSeparator" w:id="0">
    <w:p w:rsidR="00AD235C" w:rsidRDefault="00AD235C" w:rsidP="006E17A7">
      <w:pPr>
        <w:ind w:firstLine="480"/>
      </w:pPr>
      <w:r>
        <w:continuationSeparator/>
      </w:r>
    </w:p>
    <w:p w:rsidR="00AD235C" w:rsidRDefault="00AD235C" w:rsidP="006E17A7">
      <w:pPr>
        <w:ind w:firstLine="480"/>
      </w:pPr>
    </w:p>
  </w:endnote>
  <w:endnote w:type="continuationNotice" w:id="1">
    <w:p w:rsidR="00AD235C" w:rsidRDefault="00AD235C">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62F" w:rsidRDefault="00A5262F"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62F" w:rsidRDefault="00A5262F"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62F" w:rsidRDefault="00A5262F"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A5262F" w:rsidRDefault="00A5262F" w:rsidP="006E17A7">
        <w:pPr>
          <w:pStyle w:val="aa"/>
          <w:ind w:firstLine="360"/>
          <w:jc w:val="center"/>
        </w:pPr>
        <w:r>
          <w:fldChar w:fldCharType="begin"/>
        </w:r>
        <w:r>
          <w:instrText xml:space="preserve"> PAGE   \* MERGEFORMAT </w:instrText>
        </w:r>
        <w:r>
          <w:fldChar w:fldCharType="separate"/>
        </w:r>
        <w:r w:rsidR="00FF559E">
          <w:rPr>
            <w:noProof/>
          </w:rPr>
          <w:t>VII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A5262F" w:rsidRDefault="00A5262F" w:rsidP="006B5977">
        <w:pPr>
          <w:pStyle w:val="aa"/>
          <w:ind w:firstLineChars="0" w:firstLine="0"/>
          <w:jc w:val="center"/>
        </w:pPr>
        <w:r>
          <w:fldChar w:fldCharType="begin"/>
        </w:r>
        <w:r>
          <w:instrText xml:space="preserve"> PAGE   \* MERGEFORMAT </w:instrText>
        </w:r>
        <w:r>
          <w:fldChar w:fldCharType="separate"/>
        </w:r>
        <w:r w:rsidR="00FF559E" w:rsidRPr="00FF559E">
          <w:rPr>
            <w:noProof/>
            <w:lang w:val="zh-CN"/>
          </w:rPr>
          <w:t>10</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D235C" w:rsidRDefault="00AD235C" w:rsidP="006E17A7">
      <w:pPr>
        <w:ind w:firstLine="480"/>
      </w:pPr>
      <w:r>
        <w:separator/>
      </w:r>
    </w:p>
    <w:p w:rsidR="00AD235C" w:rsidRDefault="00AD235C" w:rsidP="006E17A7">
      <w:pPr>
        <w:ind w:firstLine="480"/>
      </w:pPr>
    </w:p>
  </w:footnote>
  <w:footnote w:type="continuationSeparator" w:id="0">
    <w:p w:rsidR="00AD235C" w:rsidRDefault="00AD235C" w:rsidP="006E17A7">
      <w:pPr>
        <w:ind w:firstLine="480"/>
      </w:pPr>
      <w:r>
        <w:continuationSeparator/>
      </w:r>
    </w:p>
    <w:p w:rsidR="00AD235C" w:rsidRDefault="00AD235C" w:rsidP="006E17A7">
      <w:pPr>
        <w:ind w:firstLine="480"/>
      </w:pPr>
    </w:p>
  </w:footnote>
  <w:footnote w:type="continuationNotice" w:id="1">
    <w:p w:rsidR="00AD235C" w:rsidRDefault="00AD235C">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62F" w:rsidRDefault="00A5262F"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62F" w:rsidRDefault="00A5262F"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62F" w:rsidRPr="0088595B" w:rsidRDefault="00A5262F"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62F" w:rsidRPr="0088595B" w:rsidRDefault="00A5262F"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62F" w:rsidRDefault="00A5262F"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62F" w:rsidRDefault="00A5262F"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62F" w:rsidRDefault="00A5262F"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62F" w:rsidRDefault="00A5262F"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62F" w:rsidRDefault="00A5262F"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62F" w:rsidRDefault="00A5262F"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62F" w:rsidRDefault="00A5262F"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62F" w:rsidRDefault="00A5262F"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3">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4">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6">
    <w:nsid w:val="5BB85FE8"/>
    <w:multiLevelType w:val="multilevel"/>
    <w:tmpl w:val="28A45F04"/>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7">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8">
    <w:nsid w:val="720574BF"/>
    <w:multiLevelType w:val="hybridMultilevel"/>
    <w:tmpl w:val="E03CED8E"/>
    <w:lvl w:ilvl="0" w:tplc="EF28874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num w:numId="1">
    <w:abstractNumId w:val="12"/>
  </w:num>
  <w:num w:numId="2">
    <w:abstractNumId w:val="19"/>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6"/>
  </w:num>
  <w:num w:numId="15">
    <w:abstractNumId w:val="13"/>
  </w:num>
  <w:num w:numId="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num>
  <w:num w:numId="20">
    <w:abstractNumId w:val="15"/>
  </w:num>
  <w:num w:numId="2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7"/>
  </w:num>
  <w:num w:numId="24">
    <w:abstractNumId w:val="10"/>
  </w:num>
  <w:num w:numId="25">
    <w:abstractNumId w:val="18"/>
  </w:num>
  <w:num w:numId="26">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7"/>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record-ids&gt;&lt;/item&gt;&lt;/Libraries&gt;"/>
  </w:docVars>
  <w:rsids>
    <w:rsidRoot w:val="00884A9A"/>
    <w:rsid w:val="000003CB"/>
    <w:rsid w:val="00000457"/>
    <w:rsid w:val="00000A76"/>
    <w:rsid w:val="00000CF3"/>
    <w:rsid w:val="00001075"/>
    <w:rsid w:val="00001A55"/>
    <w:rsid w:val="00001BA6"/>
    <w:rsid w:val="00001E95"/>
    <w:rsid w:val="000022B7"/>
    <w:rsid w:val="0000234A"/>
    <w:rsid w:val="000023B7"/>
    <w:rsid w:val="0000285D"/>
    <w:rsid w:val="00002C25"/>
    <w:rsid w:val="00002D7F"/>
    <w:rsid w:val="00003731"/>
    <w:rsid w:val="000038AA"/>
    <w:rsid w:val="00003DEF"/>
    <w:rsid w:val="00003F34"/>
    <w:rsid w:val="00004196"/>
    <w:rsid w:val="0000432D"/>
    <w:rsid w:val="00004430"/>
    <w:rsid w:val="00004E67"/>
    <w:rsid w:val="00005511"/>
    <w:rsid w:val="000055E0"/>
    <w:rsid w:val="0000577A"/>
    <w:rsid w:val="0000603B"/>
    <w:rsid w:val="00006350"/>
    <w:rsid w:val="00006998"/>
    <w:rsid w:val="00006B89"/>
    <w:rsid w:val="000070DB"/>
    <w:rsid w:val="0000710E"/>
    <w:rsid w:val="00007790"/>
    <w:rsid w:val="0000795A"/>
    <w:rsid w:val="00007B73"/>
    <w:rsid w:val="000100D5"/>
    <w:rsid w:val="00010CD4"/>
    <w:rsid w:val="000115B7"/>
    <w:rsid w:val="00011BFE"/>
    <w:rsid w:val="00011C85"/>
    <w:rsid w:val="00011D56"/>
    <w:rsid w:val="00012581"/>
    <w:rsid w:val="00012978"/>
    <w:rsid w:val="00012B24"/>
    <w:rsid w:val="00013EC8"/>
    <w:rsid w:val="00014829"/>
    <w:rsid w:val="000149A6"/>
    <w:rsid w:val="00014BD4"/>
    <w:rsid w:val="000150FA"/>
    <w:rsid w:val="000151F9"/>
    <w:rsid w:val="000152F5"/>
    <w:rsid w:val="00015979"/>
    <w:rsid w:val="0001599F"/>
    <w:rsid w:val="00015E88"/>
    <w:rsid w:val="00015F74"/>
    <w:rsid w:val="00016679"/>
    <w:rsid w:val="00016A50"/>
    <w:rsid w:val="00017396"/>
    <w:rsid w:val="00017C86"/>
    <w:rsid w:val="000200B0"/>
    <w:rsid w:val="0002056F"/>
    <w:rsid w:val="00020685"/>
    <w:rsid w:val="0002080C"/>
    <w:rsid w:val="0002173B"/>
    <w:rsid w:val="00021908"/>
    <w:rsid w:val="00022668"/>
    <w:rsid w:val="00022701"/>
    <w:rsid w:val="00022C5F"/>
    <w:rsid w:val="00023131"/>
    <w:rsid w:val="000232AD"/>
    <w:rsid w:val="000234D8"/>
    <w:rsid w:val="00023A20"/>
    <w:rsid w:val="00023D4D"/>
    <w:rsid w:val="00023E66"/>
    <w:rsid w:val="0002407E"/>
    <w:rsid w:val="0002428C"/>
    <w:rsid w:val="000242B8"/>
    <w:rsid w:val="000243FB"/>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4220"/>
    <w:rsid w:val="000344C7"/>
    <w:rsid w:val="000344F2"/>
    <w:rsid w:val="000345C1"/>
    <w:rsid w:val="00034632"/>
    <w:rsid w:val="000349FE"/>
    <w:rsid w:val="00034B02"/>
    <w:rsid w:val="00034B57"/>
    <w:rsid w:val="000353FE"/>
    <w:rsid w:val="00035616"/>
    <w:rsid w:val="00035BC8"/>
    <w:rsid w:val="00035EFC"/>
    <w:rsid w:val="00035FA9"/>
    <w:rsid w:val="000361D7"/>
    <w:rsid w:val="000363E4"/>
    <w:rsid w:val="0003672C"/>
    <w:rsid w:val="000368AA"/>
    <w:rsid w:val="00036D0C"/>
    <w:rsid w:val="00037461"/>
    <w:rsid w:val="00037AFE"/>
    <w:rsid w:val="00040DF0"/>
    <w:rsid w:val="00041331"/>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367"/>
    <w:rsid w:val="0004794B"/>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857"/>
    <w:rsid w:val="00054971"/>
    <w:rsid w:val="00054CE8"/>
    <w:rsid w:val="00054E6D"/>
    <w:rsid w:val="000550E0"/>
    <w:rsid w:val="000551C7"/>
    <w:rsid w:val="000554C5"/>
    <w:rsid w:val="0005599C"/>
    <w:rsid w:val="000563F9"/>
    <w:rsid w:val="00056522"/>
    <w:rsid w:val="00056870"/>
    <w:rsid w:val="00056EE5"/>
    <w:rsid w:val="000572F6"/>
    <w:rsid w:val="0005737C"/>
    <w:rsid w:val="00057CFF"/>
    <w:rsid w:val="000604CA"/>
    <w:rsid w:val="00060751"/>
    <w:rsid w:val="00061B19"/>
    <w:rsid w:val="00061B91"/>
    <w:rsid w:val="00061C0A"/>
    <w:rsid w:val="00062003"/>
    <w:rsid w:val="000620BF"/>
    <w:rsid w:val="00062865"/>
    <w:rsid w:val="000632F5"/>
    <w:rsid w:val="00063568"/>
    <w:rsid w:val="00063837"/>
    <w:rsid w:val="00063FA8"/>
    <w:rsid w:val="000646D2"/>
    <w:rsid w:val="00064815"/>
    <w:rsid w:val="00064A92"/>
    <w:rsid w:val="00064B5E"/>
    <w:rsid w:val="00064C94"/>
    <w:rsid w:val="000655E2"/>
    <w:rsid w:val="00065C7D"/>
    <w:rsid w:val="00066A07"/>
    <w:rsid w:val="00066CBC"/>
    <w:rsid w:val="00066D9D"/>
    <w:rsid w:val="000679C5"/>
    <w:rsid w:val="000679DC"/>
    <w:rsid w:val="00067C49"/>
    <w:rsid w:val="00067DD7"/>
    <w:rsid w:val="00067E12"/>
    <w:rsid w:val="00067FAD"/>
    <w:rsid w:val="00070B54"/>
    <w:rsid w:val="00070D3A"/>
    <w:rsid w:val="0007110F"/>
    <w:rsid w:val="00071395"/>
    <w:rsid w:val="000715D4"/>
    <w:rsid w:val="00071749"/>
    <w:rsid w:val="000718B6"/>
    <w:rsid w:val="00071ED4"/>
    <w:rsid w:val="000721B5"/>
    <w:rsid w:val="0007238C"/>
    <w:rsid w:val="000723A1"/>
    <w:rsid w:val="00072996"/>
    <w:rsid w:val="00072B2A"/>
    <w:rsid w:val="00072CB8"/>
    <w:rsid w:val="00073973"/>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5115"/>
    <w:rsid w:val="000852ED"/>
    <w:rsid w:val="000857C7"/>
    <w:rsid w:val="00085A19"/>
    <w:rsid w:val="00085CC5"/>
    <w:rsid w:val="00085E31"/>
    <w:rsid w:val="00085F9D"/>
    <w:rsid w:val="000866B4"/>
    <w:rsid w:val="00086C5F"/>
    <w:rsid w:val="000871AE"/>
    <w:rsid w:val="000878A0"/>
    <w:rsid w:val="000879B7"/>
    <w:rsid w:val="00087DA2"/>
    <w:rsid w:val="00087EA9"/>
    <w:rsid w:val="00091969"/>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FAB"/>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332B"/>
    <w:rsid w:val="000B3383"/>
    <w:rsid w:val="000B3906"/>
    <w:rsid w:val="000B3D2B"/>
    <w:rsid w:val="000B3EA0"/>
    <w:rsid w:val="000B3F9A"/>
    <w:rsid w:val="000B4095"/>
    <w:rsid w:val="000B47F2"/>
    <w:rsid w:val="000B642C"/>
    <w:rsid w:val="000B6675"/>
    <w:rsid w:val="000B6792"/>
    <w:rsid w:val="000B684B"/>
    <w:rsid w:val="000B6C40"/>
    <w:rsid w:val="000B70B5"/>
    <w:rsid w:val="000B785A"/>
    <w:rsid w:val="000B7D02"/>
    <w:rsid w:val="000C019E"/>
    <w:rsid w:val="000C034F"/>
    <w:rsid w:val="000C0366"/>
    <w:rsid w:val="000C08DA"/>
    <w:rsid w:val="000C0B09"/>
    <w:rsid w:val="000C0BB0"/>
    <w:rsid w:val="000C0E3F"/>
    <w:rsid w:val="000C0E8A"/>
    <w:rsid w:val="000C2BD9"/>
    <w:rsid w:val="000C2F04"/>
    <w:rsid w:val="000C331F"/>
    <w:rsid w:val="000C38B4"/>
    <w:rsid w:val="000C3E86"/>
    <w:rsid w:val="000C40A6"/>
    <w:rsid w:val="000C4136"/>
    <w:rsid w:val="000C49AB"/>
    <w:rsid w:val="000C5829"/>
    <w:rsid w:val="000C5F31"/>
    <w:rsid w:val="000C60AE"/>
    <w:rsid w:val="000C63F4"/>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A01"/>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75"/>
    <w:rsid w:val="000E2ECA"/>
    <w:rsid w:val="000E309F"/>
    <w:rsid w:val="000E3133"/>
    <w:rsid w:val="000E3240"/>
    <w:rsid w:val="000E3322"/>
    <w:rsid w:val="000E35E8"/>
    <w:rsid w:val="000E37E8"/>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D1B"/>
    <w:rsid w:val="000F2477"/>
    <w:rsid w:val="000F2710"/>
    <w:rsid w:val="000F2886"/>
    <w:rsid w:val="000F2E81"/>
    <w:rsid w:val="000F31FE"/>
    <w:rsid w:val="000F3383"/>
    <w:rsid w:val="000F3811"/>
    <w:rsid w:val="000F3C9E"/>
    <w:rsid w:val="000F4862"/>
    <w:rsid w:val="000F52CA"/>
    <w:rsid w:val="000F57DD"/>
    <w:rsid w:val="000F6220"/>
    <w:rsid w:val="000F62E9"/>
    <w:rsid w:val="000F6349"/>
    <w:rsid w:val="000F64D5"/>
    <w:rsid w:val="000F6D8F"/>
    <w:rsid w:val="000F6EE2"/>
    <w:rsid w:val="000F6F9C"/>
    <w:rsid w:val="000F7D55"/>
    <w:rsid w:val="001001F4"/>
    <w:rsid w:val="0010036F"/>
    <w:rsid w:val="00100D6C"/>
    <w:rsid w:val="001016EB"/>
    <w:rsid w:val="001017C3"/>
    <w:rsid w:val="0010180D"/>
    <w:rsid w:val="00101DF2"/>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2518"/>
    <w:rsid w:val="00122825"/>
    <w:rsid w:val="00122CA8"/>
    <w:rsid w:val="001231A2"/>
    <w:rsid w:val="001233BA"/>
    <w:rsid w:val="0012385F"/>
    <w:rsid w:val="001238B9"/>
    <w:rsid w:val="001240BD"/>
    <w:rsid w:val="0012576F"/>
    <w:rsid w:val="00125E7A"/>
    <w:rsid w:val="00126078"/>
    <w:rsid w:val="0012634A"/>
    <w:rsid w:val="001264C9"/>
    <w:rsid w:val="001264DC"/>
    <w:rsid w:val="0012672F"/>
    <w:rsid w:val="00126ABC"/>
    <w:rsid w:val="00126B7D"/>
    <w:rsid w:val="00126D32"/>
    <w:rsid w:val="00126FD2"/>
    <w:rsid w:val="0012709F"/>
    <w:rsid w:val="00127621"/>
    <w:rsid w:val="00127C91"/>
    <w:rsid w:val="00127D17"/>
    <w:rsid w:val="001300A5"/>
    <w:rsid w:val="001301AF"/>
    <w:rsid w:val="0013096A"/>
    <w:rsid w:val="0013128B"/>
    <w:rsid w:val="001317B5"/>
    <w:rsid w:val="0013244F"/>
    <w:rsid w:val="0013261E"/>
    <w:rsid w:val="001328E6"/>
    <w:rsid w:val="00133261"/>
    <w:rsid w:val="001332DD"/>
    <w:rsid w:val="00133599"/>
    <w:rsid w:val="0013416E"/>
    <w:rsid w:val="00134843"/>
    <w:rsid w:val="00134946"/>
    <w:rsid w:val="00134DEB"/>
    <w:rsid w:val="00135324"/>
    <w:rsid w:val="001355A4"/>
    <w:rsid w:val="001356D6"/>
    <w:rsid w:val="00135EDF"/>
    <w:rsid w:val="0013694F"/>
    <w:rsid w:val="00136AF3"/>
    <w:rsid w:val="00136FC5"/>
    <w:rsid w:val="0013760C"/>
    <w:rsid w:val="00137C36"/>
    <w:rsid w:val="001401B0"/>
    <w:rsid w:val="00140508"/>
    <w:rsid w:val="0014170F"/>
    <w:rsid w:val="0014171F"/>
    <w:rsid w:val="00141AF5"/>
    <w:rsid w:val="001420C2"/>
    <w:rsid w:val="001421E0"/>
    <w:rsid w:val="001424D0"/>
    <w:rsid w:val="00142AB6"/>
    <w:rsid w:val="00142BC8"/>
    <w:rsid w:val="00142E6E"/>
    <w:rsid w:val="00143027"/>
    <w:rsid w:val="001434E0"/>
    <w:rsid w:val="00143D69"/>
    <w:rsid w:val="001444EA"/>
    <w:rsid w:val="00144536"/>
    <w:rsid w:val="00144A2D"/>
    <w:rsid w:val="00144FBE"/>
    <w:rsid w:val="00145554"/>
    <w:rsid w:val="001457FF"/>
    <w:rsid w:val="00145974"/>
    <w:rsid w:val="00145E02"/>
    <w:rsid w:val="00145E62"/>
    <w:rsid w:val="001461D8"/>
    <w:rsid w:val="00146B12"/>
    <w:rsid w:val="001475F6"/>
    <w:rsid w:val="00147A78"/>
    <w:rsid w:val="00147F5B"/>
    <w:rsid w:val="001502A8"/>
    <w:rsid w:val="001503D2"/>
    <w:rsid w:val="00150A4F"/>
    <w:rsid w:val="00150A95"/>
    <w:rsid w:val="00150FC9"/>
    <w:rsid w:val="001510D4"/>
    <w:rsid w:val="00151139"/>
    <w:rsid w:val="00151223"/>
    <w:rsid w:val="00151380"/>
    <w:rsid w:val="00151444"/>
    <w:rsid w:val="001517A0"/>
    <w:rsid w:val="0015185F"/>
    <w:rsid w:val="00151877"/>
    <w:rsid w:val="00151ECC"/>
    <w:rsid w:val="00151EDB"/>
    <w:rsid w:val="001522B7"/>
    <w:rsid w:val="00152597"/>
    <w:rsid w:val="00152AB2"/>
    <w:rsid w:val="001530FC"/>
    <w:rsid w:val="00153B45"/>
    <w:rsid w:val="00153C0C"/>
    <w:rsid w:val="00153C14"/>
    <w:rsid w:val="00153CA5"/>
    <w:rsid w:val="0015432C"/>
    <w:rsid w:val="001543B2"/>
    <w:rsid w:val="001546CD"/>
    <w:rsid w:val="001547F7"/>
    <w:rsid w:val="001551E3"/>
    <w:rsid w:val="00155B55"/>
    <w:rsid w:val="00155E10"/>
    <w:rsid w:val="0015639E"/>
    <w:rsid w:val="00156514"/>
    <w:rsid w:val="00156652"/>
    <w:rsid w:val="0015710F"/>
    <w:rsid w:val="00157D51"/>
    <w:rsid w:val="00157FD4"/>
    <w:rsid w:val="00160157"/>
    <w:rsid w:val="0016032F"/>
    <w:rsid w:val="001605E0"/>
    <w:rsid w:val="00161143"/>
    <w:rsid w:val="0016180A"/>
    <w:rsid w:val="00162018"/>
    <w:rsid w:val="00162621"/>
    <w:rsid w:val="00162712"/>
    <w:rsid w:val="00162EC8"/>
    <w:rsid w:val="00162F63"/>
    <w:rsid w:val="001637F2"/>
    <w:rsid w:val="00163937"/>
    <w:rsid w:val="0016399A"/>
    <w:rsid w:val="00163DF9"/>
    <w:rsid w:val="00164271"/>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15D"/>
    <w:rsid w:val="00170E4A"/>
    <w:rsid w:val="0017176B"/>
    <w:rsid w:val="00171D38"/>
    <w:rsid w:val="00172619"/>
    <w:rsid w:val="00172FA5"/>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7B65"/>
    <w:rsid w:val="0018004B"/>
    <w:rsid w:val="00180385"/>
    <w:rsid w:val="00180522"/>
    <w:rsid w:val="001807C2"/>
    <w:rsid w:val="0018102C"/>
    <w:rsid w:val="001815D7"/>
    <w:rsid w:val="0018165E"/>
    <w:rsid w:val="0018167D"/>
    <w:rsid w:val="00181703"/>
    <w:rsid w:val="00181B73"/>
    <w:rsid w:val="00182032"/>
    <w:rsid w:val="001822CB"/>
    <w:rsid w:val="0018240F"/>
    <w:rsid w:val="001828D3"/>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44F"/>
    <w:rsid w:val="001877D2"/>
    <w:rsid w:val="00187C21"/>
    <w:rsid w:val="001902CF"/>
    <w:rsid w:val="0019051C"/>
    <w:rsid w:val="00190840"/>
    <w:rsid w:val="001910FC"/>
    <w:rsid w:val="00191272"/>
    <w:rsid w:val="0019189A"/>
    <w:rsid w:val="00191AB7"/>
    <w:rsid w:val="00191E5E"/>
    <w:rsid w:val="001921D8"/>
    <w:rsid w:val="001922B6"/>
    <w:rsid w:val="00192BE3"/>
    <w:rsid w:val="00193149"/>
    <w:rsid w:val="001931D8"/>
    <w:rsid w:val="00193D63"/>
    <w:rsid w:val="0019429A"/>
    <w:rsid w:val="00194352"/>
    <w:rsid w:val="0019496F"/>
    <w:rsid w:val="001949F5"/>
    <w:rsid w:val="00194C6A"/>
    <w:rsid w:val="00195119"/>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F41"/>
    <w:rsid w:val="001A3191"/>
    <w:rsid w:val="001A3CB1"/>
    <w:rsid w:val="001A3DBF"/>
    <w:rsid w:val="001A4743"/>
    <w:rsid w:val="001A5192"/>
    <w:rsid w:val="001A5299"/>
    <w:rsid w:val="001A57CA"/>
    <w:rsid w:val="001A5D9C"/>
    <w:rsid w:val="001A5DC0"/>
    <w:rsid w:val="001A5F25"/>
    <w:rsid w:val="001A6855"/>
    <w:rsid w:val="001A6A16"/>
    <w:rsid w:val="001A6AEB"/>
    <w:rsid w:val="001A796F"/>
    <w:rsid w:val="001A7988"/>
    <w:rsid w:val="001A7D3C"/>
    <w:rsid w:val="001B011B"/>
    <w:rsid w:val="001B0253"/>
    <w:rsid w:val="001B052E"/>
    <w:rsid w:val="001B075E"/>
    <w:rsid w:val="001B0A70"/>
    <w:rsid w:val="001B0B5B"/>
    <w:rsid w:val="001B0BB9"/>
    <w:rsid w:val="001B2443"/>
    <w:rsid w:val="001B279A"/>
    <w:rsid w:val="001B2AA2"/>
    <w:rsid w:val="001B336A"/>
    <w:rsid w:val="001B34CC"/>
    <w:rsid w:val="001B3602"/>
    <w:rsid w:val="001B38CE"/>
    <w:rsid w:val="001B39E8"/>
    <w:rsid w:val="001B39FF"/>
    <w:rsid w:val="001B42AD"/>
    <w:rsid w:val="001B44D2"/>
    <w:rsid w:val="001B4719"/>
    <w:rsid w:val="001B4C95"/>
    <w:rsid w:val="001B50D1"/>
    <w:rsid w:val="001B57F4"/>
    <w:rsid w:val="001B5932"/>
    <w:rsid w:val="001B59E7"/>
    <w:rsid w:val="001B5D23"/>
    <w:rsid w:val="001B5E51"/>
    <w:rsid w:val="001B6E51"/>
    <w:rsid w:val="001B7118"/>
    <w:rsid w:val="001B745E"/>
    <w:rsid w:val="001B763F"/>
    <w:rsid w:val="001C01D6"/>
    <w:rsid w:val="001C027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E8A"/>
    <w:rsid w:val="001C3F3C"/>
    <w:rsid w:val="001C44DB"/>
    <w:rsid w:val="001C4C22"/>
    <w:rsid w:val="001C55F9"/>
    <w:rsid w:val="001C57F2"/>
    <w:rsid w:val="001C5E99"/>
    <w:rsid w:val="001C5FC1"/>
    <w:rsid w:val="001C6540"/>
    <w:rsid w:val="001C65FD"/>
    <w:rsid w:val="001C6EE3"/>
    <w:rsid w:val="001C7EE9"/>
    <w:rsid w:val="001D05A6"/>
    <w:rsid w:val="001D0AB8"/>
    <w:rsid w:val="001D0AF6"/>
    <w:rsid w:val="001D0F59"/>
    <w:rsid w:val="001D1093"/>
    <w:rsid w:val="001D17C0"/>
    <w:rsid w:val="001D18B4"/>
    <w:rsid w:val="001D1BDE"/>
    <w:rsid w:val="001D1CB2"/>
    <w:rsid w:val="001D1EA2"/>
    <w:rsid w:val="001D1F1C"/>
    <w:rsid w:val="001D2688"/>
    <w:rsid w:val="001D2BB8"/>
    <w:rsid w:val="001D2E03"/>
    <w:rsid w:val="001D3123"/>
    <w:rsid w:val="001D3676"/>
    <w:rsid w:val="001D3686"/>
    <w:rsid w:val="001D377C"/>
    <w:rsid w:val="001D3DAF"/>
    <w:rsid w:val="001D3DDA"/>
    <w:rsid w:val="001D3F64"/>
    <w:rsid w:val="001D416C"/>
    <w:rsid w:val="001D4585"/>
    <w:rsid w:val="001D4642"/>
    <w:rsid w:val="001D4900"/>
    <w:rsid w:val="001D4D37"/>
    <w:rsid w:val="001D504C"/>
    <w:rsid w:val="001D51BF"/>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21A"/>
    <w:rsid w:val="001E2796"/>
    <w:rsid w:val="001E2CC6"/>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EA5"/>
    <w:rsid w:val="001F0089"/>
    <w:rsid w:val="001F07E1"/>
    <w:rsid w:val="001F07EE"/>
    <w:rsid w:val="001F090F"/>
    <w:rsid w:val="001F0A76"/>
    <w:rsid w:val="001F0D1C"/>
    <w:rsid w:val="001F0E7C"/>
    <w:rsid w:val="001F105F"/>
    <w:rsid w:val="001F1065"/>
    <w:rsid w:val="001F10C2"/>
    <w:rsid w:val="001F17E2"/>
    <w:rsid w:val="001F1ABE"/>
    <w:rsid w:val="001F20BB"/>
    <w:rsid w:val="001F2EB6"/>
    <w:rsid w:val="001F2EBA"/>
    <w:rsid w:val="001F2F21"/>
    <w:rsid w:val="001F32EE"/>
    <w:rsid w:val="001F43DA"/>
    <w:rsid w:val="001F4598"/>
    <w:rsid w:val="001F4DFC"/>
    <w:rsid w:val="001F5063"/>
    <w:rsid w:val="001F54BA"/>
    <w:rsid w:val="001F583B"/>
    <w:rsid w:val="001F58C2"/>
    <w:rsid w:val="001F5ABA"/>
    <w:rsid w:val="001F5AEC"/>
    <w:rsid w:val="001F677F"/>
    <w:rsid w:val="001F70E7"/>
    <w:rsid w:val="001F7498"/>
    <w:rsid w:val="001F7AA1"/>
    <w:rsid w:val="001F7B26"/>
    <w:rsid w:val="001F7D4A"/>
    <w:rsid w:val="002002B3"/>
    <w:rsid w:val="00200635"/>
    <w:rsid w:val="002009CB"/>
    <w:rsid w:val="00200ABB"/>
    <w:rsid w:val="00200CE9"/>
    <w:rsid w:val="00200E12"/>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63"/>
    <w:rsid w:val="002030A1"/>
    <w:rsid w:val="002036DC"/>
    <w:rsid w:val="002038F6"/>
    <w:rsid w:val="00204175"/>
    <w:rsid w:val="002043CB"/>
    <w:rsid w:val="00205347"/>
    <w:rsid w:val="00205640"/>
    <w:rsid w:val="002057EC"/>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5BD"/>
    <w:rsid w:val="002175D1"/>
    <w:rsid w:val="00217751"/>
    <w:rsid w:val="002179B9"/>
    <w:rsid w:val="00217B3C"/>
    <w:rsid w:val="00217C16"/>
    <w:rsid w:val="00217C35"/>
    <w:rsid w:val="00217F7B"/>
    <w:rsid w:val="002201AF"/>
    <w:rsid w:val="00220592"/>
    <w:rsid w:val="00220911"/>
    <w:rsid w:val="002209A8"/>
    <w:rsid w:val="0022132E"/>
    <w:rsid w:val="002213DD"/>
    <w:rsid w:val="002213E7"/>
    <w:rsid w:val="002215CD"/>
    <w:rsid w:val="0022167C"/>
    <w:rsid w:val="00221715"/>
    <w:rsid w:val="002218A0"/>
    <w:rsid w:val="00221B47"/>
    <w:rsid w:val="00221BC5"/>
    <w:rsid w:val="00221C21"/>
    <w:rsid w:val="00222077"/>
    <w:rsid w:val="002224C7"/>
    <w:rsid w:val="00222696"/>
    <w:rsid w:val="00222C08"/>
    <w:rsid w:val="00223475"/>
    <w:rsid w:val="00223BBA"/>
    <w:rsid w:val="00223BF6"/>
    <w:rsid w:val="00223C8F"/>
    <w:rsid w:val="00224200"/>
    <w:rsid w:val="00224F28"/>
    <w:rsid w:val="0022518E"/>
    <w:rsid w:val="00225651"/>
    <w:rsid w:val="00225696"/>
    <w:rsid w:val="00225E8B"/>
    <w:rsid w:val="002262C8"/>
    <w:rsid w:val="0022645E"/>
    <w:rsid w:val="0022649B"/>
    <w:rsid w:val="00226A53"/>
    <w:rsid w:val="00226E88"/>
    <w:rsid w:val="002275BD"/>
    <w:rsid w:val="002275F2"/>
    <w:rsid w:val="002276A4"/>
    <w:rsid w:val="00227B35"/>
    <w:rsid w:val="00227B52"/>
    <w:rsid w:val="002300E4"/>
    <w:rsid w:val="002300E7"/>
    <w:rsid w:val="00230160"/>
    <w:rsid w:val="002304AC"/>
    <w:rsid w:val="00230644"/>
    <w:rsid w:val="00230D2D"/>
    <w:rsid w:val="00231206"/>
    <w:rsid w:val="00231316"/>
    <w:rsid w:val="002313C5"/>
    <w:rsid w:val="002313DC"/>
    <w:rsid w:val="002314B7"/>
    <w:rsid w:val="00231525"/>
    <w:rsid w:val="00231752"/>
    <w:rsid w:val="00231B03"/>
    <w:rsid w:val="00231F96"/>
    <w:rsid w:val="00232427"/>
    <w:rsid w:val="00232F50"/>
    <w:rsid w:val="00233030"/>
    <w:rsid w:val="00233032"/>
    <w:rsid w:val="00233590"/>
    <w:rsid w:val="0023458E"/>
    <w:rsid w:val="00234776"/>
    <w:rsid w:val="00234C1B"/>
    <w:rsid w:val="002350CD"/>
    <w:rsid w:val="002350E3"/>
    <w:rsid w:val="0023549F"/>
    <w:rsid w:val="00235814"/>
    <w:rsid w:val="00236044"/>
    <w:rsid w:val="0023607D"/>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B9C"/>
    <w:rsid w:val="002442E2"/>
    <w:rsid w:val="002445A9"/>
    <w:rsid w:val="002445DF"/>
    <w:rsid w:val="00244A29"/>
    <w:rsid w:val="00245F22"/>
    <w:rsid w:val="00245F4F"/>
    <w:rsid w:val="002462B9"/>
    <w:rsid w:val="00246422"/>
    <w:rsid w:val="002466BF"/>
    <w:rsid w:val="00246839"/>
    <w:rsid w:val="002469AA"/>
    <w:rsid w:val="00246ABB"/>
    <w:rsid w:val="00246D57"/>
    <w:rsid w:val="00246F0C"/>
    <w:rsid w:val="0024737B"/>
    <w:rsid w:val="00247560"/>
    <w:rsid w:val="00247BAA"/>
    <w:rsid w:val="00247FC6"/>
    <w:rsid w:val="0025008C"/>
    <w:rsid w:val="00250114"/>
    <w:rsid w:val="00250448"/>
    <w:rsid w:val="00250712"/>
    <w:rsid w:val="00250A4F"/>
    <w:rsid w:val="00250CFA"/>
    <w:rsid w:val="0025157D"/>
    <w:rsid w:val="00251CB7"/>
    <w:rsid w:val="00251FC4"/>
    <w:rsid w:val="00252C69"/>
    <w:rsid w:val="00253188"/>
    <w:rsid w:val="0025362C"/>
    <w:rsid w:val="002536D4"/>
    <w:rsid w:val="002537F8"/>
    <w:rsid w:val="002538B3"/>
    <w:rsid w:val="00253C49"/>
    <w:rsid w:val="002542CA"/>
    <w:rsid w:val="00254358"/>
    <w:rsid w:val="00254527"/>
    <w:rsid w:val="002547D9"/>
    <w:rsid w:val="002548BA"/>
    <w:rsid w:val="00254E9D"/>
    <w:rsid w:val="0025583F"/>
    <w:rsid w:val="00255F82"/>
    <w:rsid w:val="002560F1"/>
    <w:rsid w:val="0025625B"/>
    <w:rsid w:val="002564F8"/>
    <w:rsid w:val="00256551"/>
    <w:rsid w:val="002565C5"/>
    <w:rsid w:val="0025675A"/>
    <w:rsid w:val="002568E0"/>
    <w:rsid w:val="00257682"/>
    <w:rsid w:val="00257A9F"/>
    <w:rsid w:val="00257E85"/>
    <w:rsid w:val="002602F9"/>
    <w:rsid w:val="00260583"/>
    <w:rsid w:val="002606D6"/>
    <w:rsid w:val="00260C52"/>
    <w:rsid w:val="00260D27"/>
    <w:rsid w:val="00261099"/>
    <w:rsid w:val="00261986"/>
    <w:rsid w:val="00261BCF"/>
    <w:rsid w:val="00262118"/>
    <w:rsid w:val="00262268"/>
    <w:rsid w:val="0026238B"/>
    <w:rsid w:val="0026255F"/>
    <w:rsid w:val="00262AD0"/>
    <w:rsid w:val="00262FB5"/>
    <w:rsid w:val="00263181"/>
    <w:rsid w:val="00263450"/>
    <w:rsid w:val="00263481"/>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656"/>
    <w:rsid w:val="0026791B"/>
    <w:rsid w:val="00267BA9"/>
    <w:rsid w:val="00267D70"/>
    <w:rsid w:val="00267D8A"/>
    <w:rsid w:val="00270228"/>
    <w:rsid w:val="002702F5"/>
    <w:rsid w:val="002704D6"/>
    <w:rsid w:val="00270672"/>
    <w:rsid w:val="00270BB9"/>
    <w:rsid w:val="0027144B"/>
    <w:rsid w:val="00271E9F"/>
    <w:rsid w:val="0027216C"/>
    <w:rsid w:val="00272546"/>
    <w:rsid w:val="002737A0"/>
    <w:rsid w:val="00273D88"/>
    <w:rsid w:val="00273FD3"/>
    <w:rsid w:val="00274187"/>
    <w:rsid w:val="002743F4"/>
    <w:rsid w:val="002745E8"/>
    <w:rsid w:val="00274927"/>
    <w:rsid w:val="00274C8A"/>
    <w:rsid w:val="00275892"/>
    <w:rsid w:val="002763B8"/>
    <w:rsid w:val="002763EB"/>
    <w:rsid w:val="002769F2"/>
    <w:rsid w:val="00276CB6"/>
    <w:rsid w:val="00276EF0"/>
    <w:rsid w:val="00277589"/>
    <w:rsid w:val="00277984"/>
    <w:rsid w:val="00277E29"/>
    <w:rsid w:val="00280248"/>
    <w:rsid w:val="002803F7"/>
    <w:rsid w:val="002806BE"/>
    <w:rsid w:val="00280AA5"/>
    <w:rsid w:val="00281393"/>
    <w:rsid w:val="002816A0"/>
    <w:rsid w:val="00281E2F"/>
    <w:rsid w:val="00282842"/>
    <w:rsid w:val="002828DA"/>
    <w:rsid w:val="00282EAA"/>
    <w:rsid w:val="00283193"/>
    <w:rsid w:val="00283AE5"/>
    <w:rsid w:val="002840E4"/>
    <w:rsid w:val="00284381"/>
    <w:rsid w:val="002847AA"/>
    <w:rsid w:val="00284D86"/>
    <w:rsid w:val="00284DC0"/>
    <w:rsid w:val="00285840"/>
    <w:rsid w:val="002858AE"/>
    <w:rsid w:val="00285AAF"/>
    <w:rsid w:val="00285BDA"/>
    <w:rsid w:val="00285ECA"/>
    <w:rsid w:val="00286211"/>
    <w:rsid w:val="002863FA"/>
    <w:rsid w:val="00286922"/>
    <w:rsid w:val="00286924"/>
    <w:rsid w:val="00286F9F"/>
    <w:rsid w:val="00287882"/>
    <w:rsid w:val="00287AA1"/>
    <w:rsid w:val="00287ABB"/>
    <w:rsid w:val="00287BAD"/>
    <w:rsid w:val="00287CA2"/>
    <w:rsid w:val="00290B96"/>
    <w:rsid w:val="00290C12"/>
    <w:rsid w:val="00290CDA"/>
    <w:rsid w:val="0029205A"/>
    <w:rsid w:val="00292383"/>
    <w:rsid w:val="002925DE"/>
    <w:rsid w:val="0029261E"/>
    <w:rsid w:val="00292A8B"/>
    <w:rsid w:val="0029365C"/>
    <w:rsid w:val="0029398E"/>
    <w:rsid w:val="00293AF5"/>
    <w:rsid w:val="00293E3C"/>
    <w:rsid w:val="0029452F"/>
    <w:rsid w:val="00294EF6"/>
    <w:rsid w:val="002952E0"/>
    <w:rsid w:val="00295358"/>
    <w:rsid w:val="00295F1D"/>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C3B"/>
    <w:rsid w:val="002A7176"/>
    <w:rsid w:val="002A7598"/>
    <w:rsid w:val="002A76B5"/>
    <w:rsid w:val="002A79AC"/>
    <w:rsid w:val="002B0F9F"/>
    <w:rsid w:val="002B1627"/>
    <w:rsid w:val="002B1D2E"/>
    <w:rsid w:val="002B1E40"/>
    <w:rsid w:val="002B1F3E"/>
    <w:rsid w:val="002B208A"/>
    <w:rsid w:val="002B2403"/>
    <w:rsid w:val="002B269A"/>
    <w:rsid w:val="002B27D4"/>
    <w:rsid w:val="002B359B"/>
    <w:rsid w:val="002B3964"/>
    <w:rsid w:val="002B3E52"/>
    <w:rsid w:val="002B4085"/>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B2"/>
    <w:rsid w:val="002C2AE8"/>
    <w:rsid w:val="002C2F35"/>
    <w:rsid w:val="002C4445"/>
    <w:rsid w:val="002C44B2"/>
    <w:rsid w:val="002C4C77"/>
    <w:rsid w:val="002C4C7F"/>
    <w:rsid w:val="002C51DF"/>
    <w:rsid w:val="002C5279"/>
    <w:rsid w:val="002C5C1C"/>
    <w:rsid w:val="002C6056"/>
    <w:rsid w:val="002C68F6"/>
    <w:rsid w:val="002C6C11"/>
    <w:rsid w:val="002C6C36"/>
    <w:rsid w:val="002C6DED"/>
    <w:rsid w:val="002C7001"/>
    <w:rsid w:val="002C7282"/>
    <w:rsid w:val="002D0E1D"/>
    <w:rsid w:val="002D123C"/>
    <w:rsid w:val="002D1588"/>
    <w:rsid w:val="002D17DD"/>
    <w:rsid w:val="002D1C8B"/>
    <w:rsid w:val="002D1FE6"/>
    <w:rsid w:val="002D1FF9"/>
    <w:rsid w:val="002D20E8"/>
    <w:rsid w:val="002D2972"/>
    <w:rsid w:val="002D3534"/>
    <w:rsid w:val="002D354F"/>
    <w:rsid w:val="002D3C1E"/>
    <w:rsid w:val="002D3CC4"/>
    <w:rsid w:val="002D3F42"/>
    <w:rsid w:val="002D4489"/>
    <w:rsid w:val="002D4816"/>
    <w:rsid w:val="002D494D"/>
    <w:rsid w:val="002D55C8"/>
    <w:rsid w:val="002D5E5C"/>
    <w:rsid w:val="002D6287"/>
    <w:rsid w:val="002D6338"/>
    <w:rsid w:val="002D6559"/>
    <w:rsid w:val="002D6869"/>
    <w:rsid w:val="002D7108"/>
    <w:rsid w:val="002D73B6"/>
    <w:rsid w:val="002D7611"/>
    <w:rsid w:val="002D7AA5"/>
    <w:rsid w:val="002D7CB3"/>
    <w:rsid w:val="002D7E58"/>
    <w:rsid w:val="002D7F3F"/>
    <w:rsid w:val="002E1273"/>
    <w:rsid w:val="002E132B"/>
    <w:rsid w:val="002E16CB"/>
    <w:rsid w:val="002E16CC"/>
    <w:rsid w:val="002E177E"/>
    <w:rsid w:val="002E1B23"/>
    <w:rsid w:val="002E1B83"/>
    <w:rsid w:val="002E2875"/>
    <w:rsid w:val="002E3229"/>
    <w:rsid w:val="002E32A9"/>
    <w:rsid w:val="002E3505"/>
    <w:rsid w:val="002E38F0"/>
    <w:rsid w:val="002E457F"/>
    <w:rsid w:val="002E46F9"/>
    <w:rsid w:val="002E513E"/>
    <w:rsid w:val="002E53EE"/>
    <w:rsid w:val="002E5802"/>
    <w:rsid w:val="002E581F"/>
    <w:rsid w:val="002E5F73"/>
    <w:rsid w:val="002E60A6"/>
    <w:rsid w:val="002E6441"/>
    <w:rsid w:val="002E6534"/>
    <w:rsid w:val="002E69B6"/>
    <w:rsid w:val="002E6B56"/>
    <w:rsid w:val="002E6D78"/>
    <w:rsid w:val="002E736A"/>
    <w:rsid w:val="002E771A"/>
    <w:rsid w:val="002E7CC6"/>
    <w:rsid w:val="002E7DE3"/>
    <w:rsid w:val="002F0568"/>
    <w:rsid w:val="002F0742"/>
    <w:rsid w:val="002F0E39"/>
    <w:rsid w:val="002F0E5E"/>
    <w:rsid w:val="002F0FDD"/>
    <w:rsid w:val="002F1E9B"/>
    <w:rsid w:val="002F1F8C"/>
    <w:rsid w:val="002F2010"/>
    <w:rsid w:val="002F207F"/>
    <w:rsid w:val="002F21CD"/>
    <w:rsid w:val="002F25FB"/>
    <w:rsid w:val="002F2808"/>
    <w:rsid w:val="002F29AE"/>
    <w:rsid w:val="002F29C1"/>
    <w:rsid w:val="002F2F86"/>
    <w:rsid w:val="002F303D"/>
    <w:rsid w:val="002F3D4E"/>
    <w:rsid w:val="002F4082"/>
    <w:rsid w:val="002F4197"/>
    <w:rsid w:val="002F4A0E"/>
    <w:rsid w:val="002F4A26"/>
    <w:rsid w:val="002F4CE9"/>
    <w:rsid w:val="002F5064"/>
    <w:rsid w:val="002F50FA"/>
    <w:rsid w:val="002F5126"/>
    <w:rsid w:val="002F54ED"/>
    <w:rsid w:val="002F5F4C"/>
    <w:rsid w:val="002F7065"/>
    <w:rsid w:val="002F749C"/>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42C6"/>
    <w:rsid w:val="003042CC"/>
    <w:rsid w:val="00304ABB"/>
    <w:rsid w:val="00304E85"/>
    <w:rsid w:val="003058BA"/>
    <w:rsid w:val="00305D6A"/>
    <w:rsid w:val="00305D92"/>
    <w:rsid w:val="00305E56"/>
    <w:rsid w:val="00306889"/>
    <w:rsid w:val="00306D97"/>
    <w:rsid w:val="00307331"/>
    <w:rsid w:val="00307FDE"/>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9A6"/>
    <w:rsid w:val="00313B91"/>
    <w:rsid w:val="00314403"/>
    <w:rsid w:val="003144F4"/>
    <w:rsid w:val="0031478A"/>
    <w:rsid w:val="003147AB"/>
    <w:rsid w:val="00314DCA"/>
    <w:rsid w:val="00315024"/>
    <w:rsid w:val="003158E3"/>
    <w:rsid w:val="00315C46"/>
    <w:rsid w:val="003161A5"/>
    <w:rsid w:val="00316396"/>
    <w:rsid w:val="003163D6"/>
    <w:rsid w:val="00316693"/>
    <w:rsid w:val="00316C36"/>
    <w:rsid w:val="00316E36"/>
    <w:rsid w:val="00317272"/>
    <w:rsid w:val="00317D0C"/>
    <w:rsid w:val="00317F8B"/>
    <w:rsid w:val="00320427"/>
    <w:rsid w:val="00320596"/>
    <w:rsid w:val="0032060A"/>
    <w:rsid w:val="0032119B"/>
    <w:rsid w:val="00321509"/>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8BE"/>
    <w:rsid w:val="00334805"/>
    <w:rsid w:val="00335311"/>
    <w:rsid w:val="003353DD"/>
    <w:rsid w:val="0033562F"/>
    <w:rsid w:val="0033566C"/>
    <w:rsid w:val="00335B66"/>
    <w:rsid w:val="00335C71"/>
    <w:rsid w:val="00335DF8"/>
    <w:rsid w:val="003363C6"/>
    <w:rsid w:val="00336977"/>
    <w:rsid w:val="0033698F"/>
    <w:rsid w:val="003378DC"/>
    <w:rsid w:val="00337AA1"/>
    <w:rsid w:val="00337F3C"/>
    <w:rsid w:val="003401F3"/>
    <w:rsid w:val="00340566"/>
    <w:rsid w:val="00340C17"/>
    <w:rsid w:val="00341477"/>
    <w:rsid w:val="00341611"/>
    <w:rsid w:val="00341843"/>
    <w:rsid w:val="003419CC"/>
    <w:rsid w:val="00341A21"/>
    <w:rsid w:val="00341B96"/>
    <w:rsid w:val="00341F7F"/>
    <w:rsid w:val="0034209B"/>
    <w:rsid w:val="00342439"/>
    <w:rsid w:val="00342C94"/>
    <w:rsid w:val="0034327E"/>
    <w:rsid w:val="00343F2B"/>
    <w:rsid w:val="0034434C"/>
    <w:rsid w:val="00344844"/>
    <w:rsid w:val="00344E9A"/>
    <w:rsid w:val="00344F9D"/>
    <w:rsid w:val="003450F5"/>
    <w:rsid w:val="003453BB"/>
    <w:rsid w:val="003455EF"/>
    <w:rsid w:val="0034596F"/>
    <w:rsid w:val="003460C2"/>
    <w:rsid w:val="00346375"/>
    <w:rsid w:val="00346CFA"/>
    <w:rsid w:val="00347DE8"/>
    <w:rsid w:val="003504FE"/>
    <w:rsid w:val="00350913"/>
    <w:rsid w:val="00350D55"/>
    <w:rsid w:val="00350E5C"/>
    <w:rsid w:val="0035111D"/>
    <w:rsid w:val="00351527"/>
    <w:rsid w:val="00351D35"/>
    <w:rsid w:val="00351D9E"/>
    <w:rsid w:val="00351F47"/>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F49"/>
    <w:rsid w:val="00356847"/>
    <w:rsid w:val="00356B54"/>
    <w:rsid w:val="00356CE6"/>
    <w:rsid w:val="00357575"/>
    <w:rsid w:val="0035783A"/>
    <w:rsid w:val="00357B65"/>
    <w:rsid w:val="00360037"/>
    <w:rsid w:val="00360742"/>
    <w:rsid w:val="003607FA"/>
    <w:rsid w:val="00360988"/>
    <w:rsid w:val="00360D88"/>
    <w:rsid w:val="00360EC5"/>
    <w:rsid w:val="00361967"/>
    <w:rsid w:val="00362533"/>
    <w:rsid w:val="003626D1"/>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F5E"/>
    <w:rsid w:val="0037469A"/>
    <w:rsid w:val="00374925"/>
    <w:rsid w:val="00374993"/>
    <w:rsid w:val="003749A0"/>
    <w:rsid w:val="003751A3"/>
    <w:rsid w:val="003751B7"/>
    <w:rsid w:val="0037566D"/>
    <w:rsid w:val="00376414"/>
    <w:rsid w:val="003768AC"/>
    <w:rsid w:val="00376967"/>
    <w:rsid w:val="0037699F"/>
    <w:rsid w:val="00377277"/>
    <w:rsid w:val="00377456"/>
    <w:rsid w:val="003776D1"/>
    <w:rsid w:val="0037773C"/>
    <w:rsid w:val="00377743"/>
    <w:rsid w:val="00380187"/>
    <w:rsid w:val="00380551"/>
    <w:rsid w:val="003805A5"/>
    <w:rsid w:val="00381578"/>
    <w:rsid w:val="00381664"/>
    <w:rsid w:val="00381E1B"/>
    <w:rsid w:val="00382935"/>
    <w:rsid w:val="003832F0"/>
    <w:rsid w:val="00383565"/>
    <w:rsid w:val="00383E68"/>
    <w:rsid w:val="00383F47"/>
    <w:rsid w:val="00383F70"/>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21F5"/>
    <w:rsid w:val="0039315B"/>
    <w:rsid w:val="00393891"/>
    <w:rsid w:val="00393E66"/>
    <w:rsid w:val="00393F95"/>
    <w:rsid w:val="00394C85"/>
    <w:rsid w:val="00394DC0"/>
    <w:rsid w:val="003950B1"/>
    <w:rsid w:val="0039538C"/>
    <w:rsid w:val="00395B02"/>
    <w:rsid w:val="00396603"/>
    <w:rsid w:val="0039684B"/>
    <w:rsid w:val="003976C0"/>
    <w:rsid w:val="00397E4F"/>
    <w:rsid w:val="003A0449"/>
    <w:rsid w:val="003A0D75"/>
    <w:rsid w:val="003A1147"/>
    <w:rsid w:val="003A12B4"/>
    <w:rsid w:val="003A130C"/>
    <w:rsid w:val="003A1536"/>
    <w:rsid w:val="003A1705"/>
    <w:rsid w:val="003A1752"/>
    <w:rsid w:val="003A1904"/>
    <w:rsid w:val="003A1930"/>
    <w:rsid w:val="003A1B66"/>
    <w:rsid w:val="003A270E"/>
    <w:rsid w:val="003A2B82"/>
    <w:rsid w:val="003A308A"/>
    <w:rsid w:val="003A33E8"/>
    <w:rsid w:val="003A36F5"/>
    <w:rsid w:val="003A3E32"/>
    <w:rsid w:val="003A44B5"/>
    <w:rsid w:val="003A4594"/>
    <w:rsid w:val="003A4621"/>
    <w:rsid w:val="003A4AA2"/>
    <w:rsid w:val="003A4C9B"/>
    <w:rsid w:val="003A5328"/>
    <w:rsid w:val="003A5533"/>
    <w:rsid w:val="003A5581"/>
    <w:rsid w:val="003A582C"/>
    <w:rsid w:val="003A6310"/>
    <w:rsid w:val="003A6365"/>
    <w:rsid w:val="003A68B0"/>
    <w:rsid w:val="003A6B25"/>
    <w:rsid w:val="003A7788"/>
    <w:rsid w:val="003A7C84"/>
    <w:rsid w:val="003B0537"/>
    <w:rsid w:val="003B152A"/>
    <w:rsid w:val="003B16F3"/>
    <w:rsid w:val="003B1A57"/>
    <w:rsid w:val="003B26CB"/>
    <w:rsid w:val="003B3740"/>
    <w:rsid w:val="003B41FF"/>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2021"/>
    <w:rsid w:val="003C20E5"/>
    <w:rsid w:val="003C2187"/>
    <w:rsid w:val="003C235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F89"/>
    <w:rsid w:val="003C7FB0"/>
    <w:rsid w:val="003D0099"/>
    <w:rsid w:val="003D01F6"/>
    <w:rsid w:val="003D0F11"/>
    <w:rsid w:val="003D10A4"/>
    <w:rsid w:val="003D12E6"/>
    <w:rsid w:val="003D12EB"/>
    <w:rsid w:val="003D13E2"/>
    <w:rsid w:val="003D1587"/>
    <w:rsid w:val="003D1980"/>
    <w:rsid w:val="003D1B0D"/>
    <w:rsid w:val="003D1DEC"/>
    <w:rsid w:val="003D2078"/>
    <w:rsid w:val="003D24BD"/>
    <w:rsid w:val="003D2C1A"/>
    <w:rsid w:val="003D2E2D"/>
    <w:rsid w:val="003D3097"/>
    <w:rsid w:val="003D3107"/>
    <w:rsid w:val="003D3135"/>
    <w:rsid w:val="003D3BA7"/>
    <w:rsid w:val="003D3DB5"/>
    <w:rsid w:val="003D3EB5"/>
    <w:rsid w:val="003D41BA"/>
    <w:rsid w:val="003D4383"/>
    <w:rsid w:val="003D4486"/>
    <w:rsid w:val="003D4D2E"/>
    <w:rsid w:val="003D5325"/>
    <w:rsid w:val="003D56A9"/>
    <w:rsid w:val="003D57E6"/>
    <w:rsid w:val="003D5AFF"/>
    <w:rsid w:val="003D602B"/>
    <w:rsid w:val="003D69D8"/>
    <w:rsid w:val="003D6E8A"/>
    <w:rsid w:val="003D73C8"/>
    <w:rsid w:val="003D7677"/>
    <w:rsid w:val="003D782D"/>
    <w:rsid w:val="003D7D9F"/>
    <w:rsid w:val="003D7EA8"/>
    <w:rsid w:val="003E01B3"/>
    <w:rsid w:val="003E01FC"/>
    <w:rsid w:val="003E0675"/>
    <w:rsid w:val="003E06E6"/>
    <w:rsid w:val="003E0884"/>
    <w:rsid w:val="003E0920"/>
    <w:rsid w:val="003E0A42"/>
    <w:rsid w:val="003E0C3D"/>
    <w:rsid w:val="003E0CA0"/>
    <w:rsid w:val="003E0F33"/>
    <w:rsid w:val="003E13E8"/>
    <w:rsid w:val="003E156C"/>
    <w:rsid w:val="003E1802"/>
    <w:rsid w:val="003E19BD"/>
    <w:rsid w:val="003E1B8E"/>
    <w:rsid w:val="003E1C18"/>
    <w:rsid w:val="003E292B"/>
    <w:rsid w:val="003E2C85"/>
    <w:rsid w:val="003E2EB8"/>
    <w:rsid w:val="003E3F2A"/>
    <w:rsid w:val="003E4317"/>
    <w:rsid w:val="003E43D8"/>
    <w:rsid w:val="003E469B"/>
    <w:rsid w:val="003E481D"/>
    <w:rsid w:val="003E4B7C"/>
    <w:rsid w:val="003E5420"/>
    <w:rsid w:val="003E552A"/>
    <w:rsid w:val="003E5716"/>
    <w:rsid w:val="003E5F35"/>
    <w:rsid w:val="003E62A7"/>
    <w:rsid w:val="003E63D4"/>
    <w:rsid w:val="003E650D"/>
    <w:rsid w:val="003E675A"/>
    <w:rsid w:val="003E6E06"/>
    <w:rsid w:val="003F06A6"/>
    <w:rsid w:val="003F08EB"/>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68D6"/>
    <w:rsid w:val="003F6ADE"/>
    <w:rsid w:val="003F6F69"/>
    <w:rsid w:val="003F7A53"/>
    <w:rsid w:val="003F7A58"/>
    <w:rsid w:val="003F7DEF"/>
    <w:rsid w:val="00400BA3"/>
    <w:rsid w:val="00401755"/>
    <w:rsid w:val="00401BC3"/>
    <w:rsid w:val="00401D6B"/>
    <w:rsid w:val="004023BB"/>
    <w:rsid w:val="00402628"/>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26"/>
    <w:rsid w:val="00410A30"/>
    <w:rsid w:val="00410F3C"/>
    <w:rsid w:val="0041167B"/>
    <w:rsid w:val="00412806"/>
    <w:rsid w:val="00412E0D"/>
    <w:rsid w:val="00413044"/>
    <w:rsid w:val="004135DB"/>
    <w:rsid w:val="00413871"/>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61D9"/>
    <w:rsid w:val="004261F8"/>
    <w:rsid w:val="00426351"/>
    <w:rsid w:val="004266D5"/>
    <w:rsid w:val="0042767C"/>
    <w:rsid w:val="00427B3D"/>
    <w:rsid w:val="00427E85"/>
    <w:rsid w:val="00430023"/>
    <w:rsid w:val="00430634"/>
    <w:rsid w:val="0043075E"/>
    <w:rsid w:val="0043081D"/>
    <w:rsid w:val="00430970"/>
    <w:rsid w:val="00430E2C"/>
    <w:rsid w:val="004312FC"/>
    <w:rsid w:val="0043153C"/>
    <w:rsid w:val="00431FDF"/>
    <w:rsid w:val="00432036"/>
    <w:rsid w:val="004324FF"/>
    <w:rsid w:val="00432745"/>
    <w:rsid w:val="004329B3"/>
    <w:rsid w:val="00432DC1"/>
    <w:rsid w:val="00432ED0"/>
    <w:rsid w:val="00433218"/>
    <w:rsid w:val="004334D9"/>
    <w:rsid w:val="004334FE"/>
    <w:rsid w:val="00433597"/>
    <w:rsid w:val="004337DC"/>
    <w:rsid w:val="00433897"/>
    <w:rsid w:val="00434377"/>
    <w:rsid w:val="00434487"/>
    <w:rsid w:val="0043481B"/>
    <w:rsid w:val="00434D78"/>
    <w:rsid w:val="00434DC5"/>
    <w:rsid w:val="00434FBB"/>
    <w:rsid w:val="004351D1"/>
    <w:rsid w:val="004353A3"/>
    <w:rsid w:val="00435503"/>
    <w:rsid w:val="00435504"/>
    <w:rsid w:val="0043575C"/>
    <w:rsid w:val="00435F9B"/>
    <w:rsid w:val="004370B2"/>
    <w:rsid w:val="004372FF"/>
    <w:rsid w:val="004376F6"/>
    <w:rsid w:val="0044014C"/>
    <w:rsid w:val="0044027E"/>
    <w:rsid w:val="004405CF"/>
    <w:rsid w:val="004407E2"/>
    <w:rsid w:val="004408A5"/>
    <w:rsid w:val="00440C3B"/>
    <w:rsid w:val="004412DE"/>
    <w:rsid w:val="00441342"/>
    <w:rsid w:val="004418C5"/>
    <w:rsid w:val="00441A6E"/>
    <w:rsid w:val="00441A7F"/>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9CE"/>
    <w:rsid w:val="00460CEE"/>
    <w:rsid w:val="004611E3"/>
    <w:rsid w:val="004613B6"/>
    <w:rsid w:val="0046191E"/>
    <w:rsid w:val="00461B0C"/>
    <w:rsid w:val="00461C96"/>
    <w:rsid w:val="004623A4"/>
    <w:rsid w:val="00463002"/>
    <w:rsid w:val="004630B9"/>
    <w:rsid w:val="00464008"/>
    <w:rsid w:val="004642B5"/>
    <w:rsid w:val="004644FF"/>
    <w:rsid w:val="00464AD0"/>
    <w:rsid w:val="00464B01"/>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74"/>
    <w:rsid w:val="00470CBD"/>
    <w:rsid w:val="00470F38"/>
    <w:rsid w:val="004724B4"/>
    <w:rsid w:val="004726C0"/>
    <w:rsid w:val="00472C28"/>
    <w:rsid w:val="0047328D"/>
    <w:rsid w:val="00473758"/>
    <w:rsid w:val="00473913"/>
    <w:rsid w:val="0047429D"/>
    <w:rsid w:val="0047458E"/>
    <w:rsid w:val="004746EA"/>
    <w:rsid w:val="00474B69"/>
    <w:rsid w:val="00474FC9"/>
    <w:rsid w:val="00475308"/>
    <w:rsid w:val="0047586E"/>
    <w:rsid w:val="00475B55"/>
    <w:rsid w:val="004761C1"/>
    <w:rsid w:val="004765D8"/>
    <w:rsid w:val="0047667F"/>
    <w:rsid w:val="0047687F"/>
    <w:rsid w:val="00476902"/>
    <w:rsid w:val="00476956"/>
    <w:rsid w:val="00476AEE"/>
    <w:rsid w:val="004773C3"/>
    <w:rsid w:val="00477D46"/>
    <w:rsid w:val="00477FBD"/>
    <w:rsid w:val="004802B5"/>
    <w:rsid w:val="004804DD"/>
    <w:rsid w:val="00480568"/>
    <w:rsid w:val="004808C5"/>
    <w:rsid w:val="004815A0"/>
    <w:rsid w:val="004817A8"/>
    <w:rsid w:val="00481995"/>
    <w:rsid w:val="00481E61"/>
    <w:rsid w:val="004820A8"/>
    <w:rsid w:val="004824A5"/>
    <w:rsid w:val="004824F0"/>
    <w:rsid w:val="004824FA"/>
    <w:rsid w:val="00482741"/>
    <w:rsid w:val="004827A4"/>
    <w:rsid w:val="004833B7"/>
    <w:rsid w:val="00483760"/>
    <w:rsid w:val="00483B3F"/>
    <w:rsid w:val="004845D4"/>
    <w:rsid w:val="004848E3"/>
    <w:rsid w:val="00484948"/>
    <w:rsid w:val="004849C5"/>
    <w:rsid w:val="00484FFB"/>
    <w:rsid w:val="00485084"/>
    <w:rsid w:val="00485A6A"/>
    <w:rsid w:val="004864AE"/>
    <w:rsid w:val="004874A5"/>
    <w:rsid w:val="00487707"/>
    <w:rsid w:val="00490246"/>
    <w:rsid w:val="004906BB"/>
    <w:rsid w:val="004909CC"/>
    <w:rsid w:val="00490B0D"/>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28D"/>
    <w:rsid w:val="004953EA"/>
    <w:rsid w:val="0049570B"/>
    <w:rsid w:val="00495AC7"/>
    <w:rsid w:val="00495E8B"/>
    <w:rsid w:val="00495F90"/>
    <w:rsid w:val="00496696"/>
    <w:rsid w:val="00496761"/>
    <w:rsid w:val="00496830"/>
    <w:rsid w:val="0049762B"/>
    <w:rsid w:val="004977DC"/>
    <w:rsid w:val="00497D00"/>
    <w:rsid w:val="00497F3E"/>
    <w:rsid w:val="004A0028"/>
    <w:rsid w:val="004A0369"/>
    <w:rsid w:val="004A03C6"/>
    <w:rsid w:val="004A0659"/>
    <w:rsid w:val="004A07BC"/>
    <w:rsid w:val="004A125C"/>
    <w:rsid w:val="004A19B7"/>
    <w:rsid w:val="004A1AE6"/>
    <w:rsid w:val="004A2EBD"/>
    <w:rsid w:val="004A3038"/>
    <w:rsid w:val="004A352E"/>
    <w:rsid w:val="004A3E2E"/>
    <w:rsid w:val="004A3E3E"/>
    <w:rsid w:val="004A488C"/>
    <w:rsid w:val="004A4A5F"/>
    <w:rsid w:val="004A51EA"/>
    <w:rsid w:val="004A58FA"/>
    <w:rsid w:val="004A652F"/>
    <w:rsid w:val="004A66B6"/>
    <w:rsid w:val="004A66F6"/>
    <w:rsid w:val="004A68D3"/>
    <w:rsid w:val="004A68E8"/>
    <w:rsid w:val="004A6B58"/>
    <w:rsid w:val="004A7079"/>
    <w:rsid w:val="004A7440"/>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54B"/>
    <w:rsid w:val="004B417C"/>
    <w:rsid w:val="004B436A"/>
    <w:rsid w:val="004B4835"/>
    <w:rsid w:val="004B4DB6"/>
    <w:rsid w:val="004B5C18"/>
    <w:rsid w:val="004B5CF1"/>
    <w:rsid w:val="004B5DF3"/>
    <w:rsid w:val="004B6250"/>
    <w:rsid w:val="004B6E69"/>
    <w:rsid w:val="004B7B45"/>
    <w:rsid w:val="004B7E7C"/>
    <w:rsid w:val="004C0462"/>
    <w:rsid w:val="004C0641"/>
    <w:rsid w:val="004C0B8D"/>
    <w:rsid w:val="004C0C0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6919"/>
    <w:rsid w:val="004C6E3B"/>
    <w:rsid w:val="004C6EEB"/>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2373"/>
    <w:rsid w:val="004D2D28"/>
    <w:rsid w:val="004D3157"/>
    <w:rsid w:val="004D3956"/>
    <w:rsid w:val="004D3C37"/>
    <w:rsid w:val="004D3CE4"/>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911"/>
    <w:rsid w:val="004E1277"/>
    <w:rsid w:val="004E1424"/>
    <w:rsid w:val="004E1D0C"/>
    <w:rsid w:val="004E25DC"/>
    <w:rsid w:val="004E28CB"/>
    <w:rsid w:val="004E2A7D"/>
    <w:rsid w:val="004E2B0E"/>
    <w:rsid w:val="004E2B35"/>
    <w:rsid w:val="004E35CB"/>
    <w:rsid w:val="004E3749"/>
    <w:rsid w:val="004E42D4"/>
    <w:rsid w:val="004E4392"/>
    <w:rsid w:val="004E43E7"/>
    <w:rsid w:val="004E4B52"/>
    <w:rsid w:val="004E539E"/>
    <w:rsid w:val="004E56BA"/>
    <w:rsid w:val="004E5E24"/>
    <w:rsid w:val="004E6251"/>
    <w:rsid w:val="004E6286"/>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D0F"/>
    <w:rsid w:val="004F3D6B"/>
    <w:rsid w:val="004F409E"/>
    <w:rsid w:val="004F45DB"/>
    <w:rsid w:val="004F47EE"/>
    <w:rsid w:val="004F55EE"/>
    <w:rsid w:val="004F56B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73C"/>
    <w:rsid w:val="00501984"/>
    <w:rsid w:val="005021DE"/>
    <w:rsid w:val="00502310"/>
    <w:rsid w:val="005024EE"/>
    <w:rsid w:val="005029F8"/>
    <w:rsid w:val="00503B13"/>
    <w:rsid w:val="00503BD9"/>
    <w:rsid w:val="00503D42"/>
    <w:rsid w:val="00503F0A"/>
    <w:rsid w:val="00504B10"/>
    <w:rsid w:val="00504E15"/>
    <w:rsid w:val="00504EB8"/>
    <w:rsid w:val="00504EF1"/>
    <w:rsid w:val="00504FF6"/>
    <w:rsid w:val="00505C2D"/>
    <w:rsid w:val="00505CCC"/>
    <w:rsid w:val="0050617E"/>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2797"/>
    <w:rsid w:val="00512AED"/>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9F3"/>
    <w:rsid w:val="00517D9E"/>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F3B"/>
    <w:rsid w:val="00530494"/>
    <w:rsid w:val="00530646"/>
    <w:rsid w:val="0053066A"/>
    <w:rsid w:val="005306D8"/>
    <w:rsid w:val="005315BD"/>
    <w:rsid w:val="0053200F"/>
    <w:rsid w:val="00532DC7"/>
    <w:rsid w:val="00532E81"/>
    <w:rsid w:val="00533120"/>
    <w:rsid w:val="005334A7"/>
    <w:rsid w:val="005335CB"/>
    <w:rsid w:val="00533A37"/>
    <w:rsid w:val="00534252"/>
    <w:rsid w:val="005343B0"/>
    <w:rsid w:val="00534522"/>
    <w:rsid w:val="00535499"/>
    <w:rsid w:val="00535831"/>
    <w:rsid w:val="00536009"/>
    <w:rsid w:val="005367CF"/>
    <w:rsid w:val="005372BF"/>
    <w:rsid w:val="00537ACB"/>
    <w:rsid w:val="00537B0E"/>
    <w:rsid w:val="00537EFB"/>
    <w:rsid w:val="00537FEB"/>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6F8"/>
    <w:rsid w:val="0054384A"/>
    <w:rsid w:val="00543B84"/>
    <w:rsid w:val="00544839"/>
    <w:rsid w:val="00544B55"/>
    <w:rsid w:val="00545104"/>
    <w:rsid w:val="005451EA"/>
    <w:rsid w:val="00545766"/>
    <w:rsid w:val="00545E56"/>
    <w:rsid w:val="00546838"/>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373"/>
    <w:rsid w:val="00552F01"/>
    <w:rsid w:val="00552FEC"/>
    <w:rsid w:val="0055335E"/>
    <w:rsid w:val="005538FA"/>
    <w:rsid w:val="00553AA3"/>
    <w:rsid w:val="00553D0B"/>
    <w:rsid w:val="0055418C"/>
    <w:rsid w:val="00554219"/>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A26"/>
    <w:rsid w:val="00562A89"/>
    <w:rsid w:val="00562BBB"/>
    <w:rsid w:val="00562E09"/>
    <w:rsid w:val="00562FC2"/>
    <w:rsid w:val="005638E2"/>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B70"/>
    <w:rsid w:val="0057102E"/>
    <w:rsid w:val="005712BB"/>
    <w:rsid w:val="005717B5"/>
    <w:rsid w:val="00571936"/>
    <w:rsid w:val="005719EF"/>
    <w:rsid w:val="0057262E"/>
    <w:rsid w:val="00572D49"/>
    <w:rsid w:val="00572F1F"/>
    <w:rsid w:val="00573188"/>
    <w:rsid w:val="00573963"/>
    <w:rsid w:val="00573BC3"/>
    <w:rsid w:val="00573D15"/>
    <w:rsid w:val="00573EA5"/>
    <w:rsid w:val="00573F40"/>
    <w:rsid w:val="00574258"/>
    <w:rsid w:val="0057454D"/>
    <w:rsid w:val="00574C49"/>
    <w:rsid w:val="00574D15"/>
    <w:rsid w:val="00574DFF"/>
    <w:rsid w:val="00575312"/>
    <w:rsid w:val="00575981"/>
    <w:rsid w:val="00575CB3"/>
    <w:rsid w:val="00575CE8"/>
    <w:rsid w:val="00575F75"/>
    <w:rsid w:val="005763FC"/>
    <w:rsid w:val="00576C90"/>
    <w:rsid w:val="00576E85"/>
    <w:rsid w:val="005771BF"/>
    <w:rsid w:val="00577B59"/>
    <w:rsid w:val="00577D2D"/>
    <w:rsid w:val="00577DC7"/>
    <w:rsid w:val="00580369"/>
    <w:rsid w:val="00580AA0"/>
    <w:rsid w:val="00581266"/>
    <w:rsid w:val="00581359"/>
    <w:rsid w:val="005813E2"/>
    <w:rsid w:val="005815C3"/>
    <w:rsid w:val="00581BA2"/>
    <w:rsid w:val="00582C4C"/>
    <w:rsid w:val="00582C5F"/>
    <w:rsid w:val="00582DE6"/>
    <w:rsid w:val="00582FC8"/>
    <w:rsid w:val="005834EB"/>
    <w:rsid w:val="00583592"/>
    <w:rsid w:val="00583DE8"/>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A027B"/>
    <w:rsid w:val="005A0654"/>
    <w:rsid w:val="005A0832"/>
    <w:rsid w:val="005A0A85"/>
    <w:rsid w:val="005A14E7"/>
    <w:rsid w:val="005A1A34"/>
    <w:rsid w:val="005A1A80"/>
    <w:rsid w:val="005A1B4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107A"/>
    <w:rsid w:val="005B1D69"/>
    <w:rsid w:val="005B2F75"/>
    <w:rsid w:val="005B3554"/>
    <w:rsid w:val="005B35EE"/>
    <w:rsid w:val="005B3987"/>
    <w:rsid w:val="005B3B6B"/>
    <w:rsid w:val="005B3F26"/>
    <w:rsid w:val="005B3FE0"/>
    <w:rsid w:val="005B462B"/>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BC3"/>
    <w:rsid w:val="005C4817"/>
    <w:rsid w:val="005C502C"/>
    <w:rsid w:val="005C5332"/>
    <w:rsid w:val="005C5979"/>
    <w:rsid w:val="005C5E28"/>
    <w:rsid w:val="005C5FA0"/>
    <w:rsid w:val="005C6146"/>
    <w:rsid w:val="005C62DB"/>
    <w:rsid w:val="005C6ABB"/>
    <w:rsid w:val="005C6F49"/>
    <w:rsid w:val="005C733C"/>
    <w:rsid w:val="005C75C6"/>
    <w:rsid w:val="005D0269"/>
    <w:rsid w:val="005D031E"/>
    <w:rsid w:val="005D0A94"/>
    <w:rsid w:val="005D0AED"/>
    <w:rsid w:val="005D0DC3"/>
    <w:rsid w:val="005D0DE2"/>
    <w:rsid w:val="005D0F2E"/>
    <w:rsid w:val="005D0F65"/>
    <w:rsid w:val="005D14AC"/>
    <w:rsid w:val="005D1BBB"/>
    <w:rsid w:val="005D1F7E"/>
    <w:rsid w:val="005D2204"/>
    <w:rsid w:val="005D230B"/>
    <w:rsid w:val="005D2736"/>
    <w:rsid w:val="005D2A26"/>
    <w:rsid w:val="005D2E74"/>
    <w:rsid w:val="005D3141"/>
    <w:rsid w:val="005D35B5"/>
    <w:rsid w:val="005D3949"/>
    <w:rsid w:val="005D3F53"/>
    <w:rsid w:val="005D44D0"/>
    <w:rsid w:val="005D4EEC"/>
    <w:rsid w:val="005D52A4"/>
    <w:rsid w:val="005D53DE"/>
    <w:rsid w:val="005D5431"/>
    <w:rsid w:val="005D5CE9"/>
    <w:rsid w:val="005D60D4"/>
    <w:rsid w:val="005D6951"/>
    <w:rsid w:val="005D6BDC"/>
    <w:rsid w:val="005D73D9"/>
    <w:rsid w:val="005D7765"/>
    <w:rsid w:val="005D789E"/>
    <w:rsid w:val="005E0B15"/>
    <w:rsid w:val="005E0BDE"/>
    <w:rsid w:val="005E0ECE"/>
    <w:rsid w:val="005E150A"/>
    <w:rsid w:val="005E15B9"/>
    <w:rsid w:val="005E1A0B"/>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3CF"/>
    <w:rsid w:val="005F2921"/>
    <w:rsid w:val="005F2D18"/>
    <w:rsid w:val="005F3D48"/>
    <w:rsid w:val="005F44B3"/>
    <w:rsid w:val="005F46F9"/>
    <w:rsid w:val="005F4E2A"/>
    <w:rsid w:val="005F4EE2"/>
    <w:rsid w:val="005F544A"/>
    <w:rsid w:val="005F5B44"/>
    <w:rsid w:val="005F5D01"/>
    <w:rsid w:val="005F5F3E"/>
    <w:rsid w:val="005F69A1"/>
    <w:rsid w:val="005F6B48"/>
    <w:rsid w:val="005F6D6E"/>
    <w:rsid w:val="005F7611"/>
    <w:rsid w:val="005F7F5C"/>
    <w:rsid w:val="006002C1"/>
    <w:rsid w:val="00600627"/>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BB7"/>
    <w:rsid w:val="00604BBD"/>
    <w:rsid w:val="00604DFD"/>
    <w:rsid w:val="00604EA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D0B"/>
    <w:rsid w:val="0062317B"/>
    <w:rsid w:val="00623821"/>
    <w:rsid w:val="00623C95"/>
    <w:rsid w:val="006241B4"/>
    <w:rsid w:val="006244FF"/>
    <w:rsid w:val="00624DBD"/>
    <w:rsid w:val="0062510F"/>
    <w:rsid w:val="006255E7"/>
    <w:rsid w:val="00625BB1"/>
    <w:rsid w:val="00625EE0"/>
    <w:rsid w:val="00625FE7"/>
    <w:rsid w:val="00626E2F"/>
    <w:rsid w:val="0062727A"/>
    <w:rsid w:val="00627397"/>
    <w:rsid w:val="006276BF"/>
    <w:rsid w:val="00627892"/>
    <w:rsid w:val="00630072"/>
    <w:rsid w:val="006300AC"/>
    <w:rsid w:val="0063023D"/>
    <w:rsid w:val="006304CC"/>
    <w:rsid w:val="0063088F"/>
    <w:rsid w:val="006309DE"/>
    <w:rsid w:val="00630A19"/>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BCA"/>
    <w:rsid w:val="006361C9"/>
    <w:rsid w:val="0063668B"/>
    <w:rsid w:val="006367E4"/>
    <w:rsid w:val="00636A4A"/>
    <w:rsid w:val="00636FA7"/>
    <w:rsid w:val="00637089"/>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50B9"/>
    <w:rsid w:val="00645E94"/>
    <w:rsid w:val="00645ED2"/>
    <w:rsid w:val="0064613D"/>
    <w:rsid w:val="0064625D"/>
    <w:rsid w:val="0064631F"/>
    <w:rsid w:val="0064649E"/>
    <w:rsid w:val="00646D7C"/>
    <w:rsid w:val="00646E04"/>
    <w:rsid w:val="00646F5E"/>
    <w:rsid w:val="00647139"/>
    <w:rsid w:val="00647468"/>
    <w:rsid w:val="00647706"/>
    <w:rsid w:val="006478F2"/>
    <w:rsid w:val="00647C5D"/>
    <w:rsid w:val="006504CD"/>
    <w:rsid w:val="00650B6E"/>
    <w:rsid w:val="00650E06"/>
    <w:rsid w:val="00650EB0"/>
    <w:rsid w:val="00651764"/>
    <w:rsid w:val="0065199A"/>
    <w:rsid w:val="00651C55"/>
    <w:rsid w:val="006520B3"/>
    <w:rsid w:val="00652782"/>
    <w:rsid w:val="006527FD"/>
    <w:rsid w:val="00652ED5"/>
    <w:rsid w:val="006532AD"/>
    <w:rsid w:val="00654496"/>
    <w:rsid w:val="00654A23"/>
    <w:rsid w:val="00654A9E"/>
    <w:rsid w:val="00654DB5"/>
    <w:rsid w:val="006552DD"/>
    <w:rsid w:val="006553C0"/>
    <w:rsid w:val="0065573D"/>
    <w:rsid w:val="00655D6D"/>
    <w:rsid w:val="0065613C"/>
    <w:rsid w:val="006563B5"/>
    <w:rsid w:val="006564EC"/>
    <w:rsid w:val="006564F4"/>
    <w:rsid w:val="00656550"/>
    <w:rsid w:val="0065657E"/>
    <w:rsid w:val="00656AED"/>
    <w:rsid w:val="00656E0A"/>
    <w:rsid w:val="00656EA9"/>
    <w:rsid w:val="006576C3"/>
    <w:rsid w:val="00657916"/>
    <w:rsid w:val="00657CBD"/>
    <w:rsid w:val="00657FED"/>
    <w:rsid w:val="00660267"/>
    <w:rsid w:val="006608DC"/>
    <w:rsid w:val="006609EF"/>
    <w:rsid w:val="006613F1"/>
    <w:rsid w:val="006617DF"/>
    <w:rsid w:val="006621E7"/>
    <w:rsid w:val="00662507"/>
    <w:rsid w:val="00662BA6"/>
    <w:rsid w:val="00662F05"/>
    <w:rsid w:val="00663513"/>
    <w:rsid w:val="00663AE3"/>
    <w:rsid w:val="00663B48"/>
    <w:rsid w:val="00663EB6"/>
    <w:rsid w:val="00663FF7"/>
    <w:rsid w:val="006646A1"/>
    <w:rsid w:val="00664901"/>
    <w:rsid w:val="00664FF4"/>
    <w:rsid w:val="00665450"/>
    <w:rsid w:val="00665500"/>
    <w:rsid w:val="00665BDC"/>
    <w:rsid w:val="00665DAF"/>
    <w:rsid w:val="00666010"/>
    <w:rsid w:val="0066621C"/>
    <w:rsid w:val="00666317"/>
    <w:rsid w:val="0066702A"/>
    <w:rsid w:val="006673E0"/>
    <w:rsid w:val="006676A0"/>
    <w:rsid w:val="0067027D"/>
    <w:rsid w:val="006706FA"/>
    <w:rsid w:val="00671170"/>
    <w:rsid w:val="00671891"/>
    <w:rsid w:val="00672077"/>
    <w:rsid w:val="006720C5"/>
    <w:rsid w:val="006721DE"/>
    <w:rsid w:val="0067258D"/>
    <w:rsid w:val="00672629"/>
    <w:rsid w:val="006727B2"/>
    <w:rsid w:val="006728FD"/>
    <w:rsid w:val="00672BB7"/>
    <w:rsid w:val="00672FFE"/>
    <w:rsid w:val="0067377C"/>
    <w:rsid w:val="00673839"/>
    <w:rsid w:val="006738C3"/>
    <w:rsid w:val="00673AA6"/>
    <w:rsid w:val="00673F0B"/>
    <w:rsid w:val="00674A75"/>
    <w:rsid w:val="00674C6C"/>
    <w:rsid w:val="00675708"/>
    <w:rsid w:val="006757A7"/>
    <w:rsid w:val="00675A4E"/>
    <w:rsid w:val="006760E4"/>
    <w:rsid w:val="0067633C"/>
    <w:rsid w:val="00676420"/>
    <w:rsid w:val="0067687B"/>
    <w:rsid w:val="00676BCC"/>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6664"/>
    <w:rsid w:val="00687360"/>
    <w:rsid w:val="00687819"/>
    <w:rsid w:val="00690325"/>
    <w:rsid w:val="00691382"/>
    <w:rsid w:val="0069166E"/>
    <w:rsid w:val="00691872"/>
    <w:rsid w:val="00691C87"/>
    <w:rsid w:val="00691D35"/>
    <w:rsid w:val="006921BA"/>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E4"/>
    <w:rsid w:val="00694F24"/>
    <w:rsid w:val="00694F60"/>
    <w:rsid w:val="00694F7E"/>
    <w:rsid w:val="00695009"/>
    <w:rsid w:val="00695BAF"/>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62"/>
    <w:rsid w:val="006A2A35"/>
    <w:rsid w:val="006A2DE9"/>
    <w:rsid w:val="006A437B"/>
    <w:rsid w:val="006A4661"/>
    <w:rsid w:val="006A4D17"/>
    <w:rsid w:val="006A4E48"/>
    <w:rsid w:val="006A538C"/>
    <w:rsid w:val="006A5749"/>
    <w:rsid w:val="006A61D2"/>
    <w:rsid w:val="006A6646"/>
    <w:rsid w:val="006A7592"/>
    <w:rsid w:val="006A7A7A"/>
    <w:rsid w:val="006A7DE1"/>
    <w:rsid w:val="006B03D7"/>
    <w:rsid w:val="006B054D"/>
    <w:rsid w:val="006B1615"/>
    <w:rsid w:val="006B17F1"/>
    <w:rsid w:val="006B1A9B"/>
    <w:rsid w:val="006B20C5"/>
    <w:rsid w:val="006B267E"/>
    <w:rsid w:val="006B26F4"/>
    <w:rsid w:val="006B2799"/>
    <w:rsid w:val="006B3245"/>
    <w:rsid w:val="006B3252"/>
    <w:rsid w:val="006B35DB"/>
    <w:rsid w:val="006B3909"/>
    <w:rsid w:val="006B3BAE"/>
    <w:rsid w:val="006B3C1A"/>
    <w:rsid w:val="006B3CB5"/>
    <w:rsid w:val="006B4AC7"/>
    <w:rsid w:val="006B5105"/>
    <w:rsid w:val="006B58FF"/>
    <w:rsid w:val="006B5977"/>
    <w:rsid w:val="006B6251"/>
    <w:rsid w:val="006B627B"/>
    <w:rsid w:val="006B65A2"/>
    <w:rsid w:val="006B66EB"/>
    <w:rsid w:val="006B679B"/>
    <w:rsid w:val="006B6E52"/>
    <w:rsid w:val="006B755B"/>
    <w:rsid w:val="006B7CDE"/>
    <w:rsid w:val="006C0CC1"/>
    <w:rsid w:val="006C0D4B"/>
    <w:rsid w:val="006C1063"/>
    <w:rsid w:val="006C1A1E"/>
    <w:rsid w:val="006C1B0F"/>
    <w:rsid w:val="006C1ECB"/>
    <w:rsid w:val="006C2315"/>
    <w:rsid w:val="006C2805"/>
    <w:rsid w:val="006C32A3"/>
    <w:rsid w:val="006C33D7"/>
    <w:rsid w:val="006C34C9"/>
    <w:rsid w:val="006C36BE"/>
    <w:rsid w:val="006C3EFF"/>
    <w:rsid w:val="006C3FF4"/>
    <w:rsid w:val="006C40EC"/>
    <w:rsid w:val="006C4E57"/>
    <w:rsid w:val="006C5744"/>
    <w:rsid w:val="006C5B5B"/>
    <w:rsid w:val="006C5F45"/>
    <w:rsid w:val="006C66BD"/>
    <w:rsid w:val="006C6CA5"/>
    <w:rsid w:val="006C7996"/>
    <w:rsid w:val="006C7A9D"/>
    <w:rsid w:val="006C7D12"/>
    <w:rsid w:val="006D1238"/>
    <w:rsid w:val="006D13B1"/>
    <w:rsid w:val="006D1E42"/>
    <w:rsid w:val="006D1FF2"/>
    <w:rsid w:val="006D210B"/>
    <w:rsid w:val="006D2187"/>
    <w:rsid w:val="006D22BD"/>
    <w:rsid w:val="006D2750"/>
    <w:rsid w:val="006D27BC"/>
    <w:rsid w:val="006D2A3D"/>
    <w:rsid w:val="006D2BD6"/>
    <w:rsid w:val="006D32AF"/>
    <w:rsid w:val="006D34FC"/>
    <w:rsid w:val="006D3E19"/>
    <w:rsid w:val="006D4350"/>
    <w:rsid w:val="006D4732"/>
    <w:rsid w:val="006D5742"/>
    <w:rsid w:val="006D5A9A"/>
    <w:rsid w:val="006D6323"/>
    <w:rsid w:val="006D6785"/>
    <w:rsid w:val="006D69DD"/>
    <w:rsid w:val="006D6AE4"/>
    <w:rsid w:val="006D6EB9"/>
    <w:rsid w:val="006D7AA6"/>
    <w:rsid w:val="006D7B9A"/>
    <w:rsid w:val="006D7EA4"/>
    <w:rsid w:val="006E0E82"/>
    <w:rsid w:val="006E0F08"/>
    <w:rsid w:val="006E1740"/>
    <w:rsid w:val="006E17A7"/>
    <w:rsid w:val="006E22EC"/>
    <w:rsid w:val="006E2588"/>
    <w:rsid w:val="006E2A8C"/>
    <w:rsid w:val="006E2C29"/>
    <w:rsid w:val="006E2CA7"/>
    <w:rsid w:val="006E2E44"/>
    <w:rsid w:val="006E30DD"/>
    <w:rsid w:val="006E3572"/>
    <w:rsid w:val="006E37BB"/>
    <w:rsid w:val="006E3B07"/>
    <w:rsid w:val="006E3D03"/>
    <w:rsid w:val="006E49FA"/>
    <w:rsid w:val="006E4DE3"/>
    <w:rsid w:val="006E51F2"/>
    <w:rsid w:val="006E54D6"/>
    <w:rsid w:val="006E55D4"/>
    <w:rsid w:val="006E5CE4"/>
    <w:rsid w:val="006E5D79"/>
    <w:rsid w:val="006E61AB"/>
    <w:rsid w:val="006E6402"/>
    <w:rsid w:val="006E65FF"/>
    <w:rsid w:val="006E6949"/>
    <w:rsid w:val="006E6C1D"/>
    <w:rsid w:val="006E6C9A"/>
    <w:rsid w:val="006E7B9C"/>
    <w:rsid w:val="006F04CD"/>
    <w:rsid w:val="006F08DA"/>
    <w:rsid w:val="006F09C3"/>
    <w:rsid w:val="006F16CA"/>
    <w:rsid w:val="006F1BD4"/>
    <w:rsid w:val="006F268E"/>
    <w:rsid w:val="006F27B3"/>
    <w:rsid w:val="006F2858"/>
    <w:rsid w:val="006F300F"/>
    <w:rsid w:val="006F31F3"/>
    <w:rsid w:val="006F33E7"/>
    <w:rsid w:val="006F3428"/>
    <w:rsid w:val="006F35D7"/>
    <w:rsid w:val="006F37E8"/>
    <w:rsid w:val="006F3E15"/>
    <w:rsid w:val="006F43F3"/>
    <w:rsid w:val="006F47CF"/>
    <w:rsid w:val="006F4C32"/>
    <w:rsid w:val="006F4C61"/>
    <w:rsid w:val="006F4DFA"/>
    <w:rsid w:val="006F5079"/>
    <w:rsid w:val="006F6558"/>
    <w:rsid w:val="006F658C"/>
    <w:rsid w:val="006F6AB1"/>
    <w:rsid w:val="006F6AFA"/>
    <w:rsid w:val="006F6BBC"/>
    <w:rsid w:val="006F7045"/>
    <w:rsid w:val="006F70DC"/>
    <w:rsid w:val="006F7918"/>
    <w:rsid w:val="0070015B"/>
    <w:rsid w:val="007004FB"/>
    <w:rsid w:val="0070073A"/>
    <w:rsid w:val="00700948"/>
    <w:rsid w:val="00701392"/>
    <w:rsid w:val="0070210B"/>
    <w:rsid w:val="00702208"/>
    <w:rsid w:val="007023BD"/>
    <w:rsid w:val="007023DF"/>
    <w:rsid w:val="00702574"/>
    <w:rsid w:val="00702596"/>
    <w:rsid w:val="00702869"/>
    <w:rsid w:val="00702893"/>
    <w:rsid w:val="00702ACA"/>
    <w:rsid w:val="00702B5C"/>
    <w:rsid w:val="00703A05"/>
    <w:rsid w:val="00703EF2"/>
    <w:rsid w:val="007049A6"/>
    <w:rsid w:val="00704DD8"/>
    <w:rsid w:val="00705C86"/>
    <w:rsid w:val="007062EB"/>
    <w:rsid w:val="007064B3"/>
    <w:rsid w:val="007065A7"/>
    <w:rsid w:val="00706C59"/>
    <w:rsid w:val="00707366"/>
    <w:rsid w:val="0070745B"/>
    <w:rsid w:val="007075EC"/>
    <w:rsid w:val="007076E4"/>
    <w:rsid w:val="007079F7"/>
    <w:rsid w:val="00707DEA"/>
    <w:rsid w:val="00710522"/>
    <w:rsid w:val="00710C81"/>
    <w:rsid w:val="00711A24"/>
    <w:rsid w:val="007122FE"/>
    <w:rsid w:val="007126B7"/>
    <w:rsid w:val="00712915"/>
    <w:rsid w:val="00712BE5"/>
    <w:rsid w:val="00712E5A"/>
    <w:rsid w:val="00713025"/>
    <w:rsid w:val="00713041"/>
    <w:rsid w:val="007131B7"/>
    <w:rsid w:val="00713297"/>
    <w:rsid w:val="00713326"/>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4C4"/>
    <w:rsid w:val="00720927"/>
    <w:rsid w:val="00720A75"/>
    <w:rsid w:val="00721536"/>
    <w:rsid w:val="007215E8"/>
    <w:rsid w:val="00721A5F"/>
    <w:rsid w:val="00721B57"/>
    <w:rsid w:val="00721C14"/>
    <w:rsid w:val="00722032"/>
    <w:rsid w:val="0072235D"/>
    <w:rsid w:val="007223BB"/>
    <w:rsid w:val="00723759"/>
    <w:rsid w:val="00723B66"/>
    <w:rsid w:val="007240A1"/>
    <w:rsid w:val="0072428D"/>
    <w:rsid w:val="007243DF"/>
    <w:rsid w:val="00724489"/>
    <w:rsid w:val="007244BF"/>
    <w:rsid w:val="0072483F"/>
    <w:rsid w:val="007249BB"/>
    <w:rsid w:val="00724A65"/>
    <w:rsid w:val="00724C42"/>
    <w:rsid w:val="00724E88"/>
    <w:rsid w:val="00725076"/>
    <w:rsid w:val="007250ED"/>
    <w:rsid w:val="00725401"/>
    <w:rsid w:val="00725470"/>
    <w:rsid w:val="00725ADE"/>
    <w:rsid w:val="00725AE9"/>
    <w:rsid w:val="00725CC3"/>
    <w:rsid w:val="00725EAC"/>
    <w:rsid w:val="00725F52"/>
    <w:rsid w:val="00725F65"/>
    <w:rsid w:val="007261AF"/>
    <w:rsid w:val="0072626C"/>
    <w:rsid w:val="00726695"/>
    <w:rsid w:val="00726B8B"/>
    <w:rsid w:val="0072770F"/>
    <w:rsid w:val="007279EC"/>
    <w:rsid w:val="00730350"/>
    <w:rsid w:val="00730503"/>
    <w:rsid w:val="00730819"/>
    <w:rsid w:val="00730862"/>
    <w:rsid w:val="00730BCB"/>
    <w:rsid w:val="007310CE"/>
    <w:rsid w:val="007310CF"/>
    <w:rsid w:val="00731248"/>
    <w:rsid w:val="007313DC"/>
    <w:rsid w:val="00731577"/>
    <w:rsid w:val="0073163A"/>
    <w:rsid w:val="00731B90"/>
    <w:rsid w:val="0073243A"/>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8C3"/>
    <w:rsid w:val="00742085"/>
    <w:rsid w:val="007423A9"/>
    <w:rsid w:val="00743038"/>
    <w:rsid w:val="007434B8"/>
    <w:rsid w:val="00743965"/>
    <w:rsid w:val="0074431C"/>
    <w:rsid w:val="00744E21"/>
    <w:rsid w:val="00745406"/>
    <w:rsid w:val="00745628"/>
    <w:rsid w:val="00745758"/>
    <w:rsid w:val="007459FA"/>
    <w:rsid w:val="00746F91"/>
    <w:rsid w:val="00746FFD"/>
    <w:rsid w:val="007471F0"/>
    <w:rsid w:val="007474B4"/>
    <w:rsid w:val="0074752D"/>
    <w:rsid w:val="00747E9A"/>
    <w:rsid w:val="0075035F"/>
    <w:rsid w:val="0075037A"/>
    <w:rsid w:val="00750935"/>
    <w:rsid w:val="0075101E"/>
    <w:rsid w:val="00751024"/>
    <w:rsid w:val="00751BB1"/>
    <w:rsid w:val="00753531"/>
    <w:rsid w:val="0075388A"/>
    <w:rsid w:val="0075392D"/>
    <w:rsid w:val="00753BDE"/>
    <w:rsid w:val="00753BE8"/>
    <w:rsid w:val="007541BF"/>
    <w:rsid w:val="00754592"/>
    <w:rsid w:val="007547DF"/>
    <w:rsid w:val="00754F6E"/>
    <w:rsid w:val="00754FE3"/>
    <w:rsid w:val="007555C4"/>
    <w:rsid w:val="00755635"/>
    <w:rsid w:val="00755834"/>
    <w:rsid w:val="007560DF"/>
    <w:rsid w:val="007567BF"/>
    <w:rsid w:val="007569BD"/>
    <w:rsid w:val="0075761E"/>
    <w:rsid w:val="007577BC"/>
    <w:rsid w:val="007578C7"/>
    <w:rsid w:val="007600B2"/>
    <w:rsid w:val="007604DE"/>
    <w:rsid w:val="00760528"/>
    <w:rsid w:val="00761145"/>
    <w:rsid w:val="00762113"/>
    <w:rsid w:val="007622B2"/>
    <w:rsid w:val="00762343"/>
    <w:rsid w:val="00762DD9"/>
    <w:rsid w:val="00762EE9"/>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717E"/>
    <w:rsid w:val="0076718F"/>
    <w:rsid w:val="007671EF"/>
    <w:rsid w:val="007672C0"/>
    <w:rsid w:val="007674A4"/>
    <w:rsid w:val="007674AF"/>
    <w:rsid w:val="00767A36"/>
    <w:rsid w:val="00767B01"/>
    <w:rsid w:val="00770899"/>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FBC"/>
    <w:rsid w:val="00777FEB"/>
    <w:rsid w:val="00780387"/>
    <w:rsid w:val="007809C5"/>
    <w:rsid w:val="00781662"/>
    <w:rsid w:val="00781BF9"/>
    <w:rsid w:val="00782469"/>
    <w:rsid w:val="00782B3F"/>
    <w:rsid w:val="007831D9"/>
    <w:rsid w:val="007831DF"/>
    <w:rsid w:val="00783292"/>
    <w:rsid w:val="0078344F"/>
    <w:rsid w:val="007835E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CA"/>
    <w:rsid w:val="00792160"/>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44F"/>
    <w:rsid w:val="00797597"/>
    <w:rsid w:val="00797A0C"/>
    <w:rsid w:val="00797CB6"/>
    <w:rsid w:val="00797ED0"/>
    <w:rsid w:val="007A0704"/>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DBD"/>
    <w:rsid w:val="007B0259"/>
    <w:rsid w:val="007B0360"/>
    <w:rsid w:val="007B03EE"/>
    <w:rsid w:val="007B0473"/>
    <w:rsid w:val="007B0BD9"/>
    <w:rsid w:val="007B0F1D"/>
    <w:rsid w:val="007B1472"/>
    <w:rsid w:val="007B2768"/>
    <w:rsid w:val="007B2941"/>
    <w:rsid w:val="007B2BF1"/>
    <w:rsid w:val="007B2E8A"/>
    <w:rsid w:val="007B30FF"/>
    <w:rsid w:val="007B3CF6"/>
    <w:rsid w:val="007B4191"/>
    <w:rsid w:val="007B4206"/>
    <w:rsid w:val="007B435F"/>
    <w:rsid w:val="007B463F"/>
    <w:rsid w:val="007B4669"/>
    <w:rsid w:val="007B467F"/>
    <w:rsid w:val="007B4E4C"/>
    <w:rsid w:val="007B4EE9"/>
    <w:rsid w:val="007B522F"/>
    <w:rsid w:val="007B5289"/>
    <w:rsid w:val="007B5842"/>
    <w:rsid w:val="007B6014"/>
    <w:rsid w:val="007B6109"/>
    <w:rsid w:val="007B6D66"/>
    <w:rsid w:val="007B6ED9"/>
    <w:rsid w:val="007B7801"/>
    <w:rsid w:val="007B78B5"/>
    <w:rsid w:val="007B7ABA"/>
    <w:rsid w:val="007B7D9E"/>
    <w:rsid w:val="007C0964"/>
    <w:rsid w:val="007C0A2C"/>
    <w:rsid w:val="007C136B"/>
    <w:rsid w:val="007C16A0"/>
    <w:rsid w:val="007C1DB8"/>
    <w:rsid w:val="007C20A4"/>
    <w:rsid w:val="007C2226"/>
    <w:rsid w:val="007C28F3"/>
    <w:rsid w:val="007C2953"/>
    <w:rsid w:val="007C2C9D"/>
    <w:rsid w:val="007C3925"/>
    <w:rsid w:val="007C392B"/>
    <w:rsid w:val="007C3B72"/>
    <w:rsid w:val="007C3CCD"/>
    <w:rsid w:val="007C3D32"/>
    <w:rsid w:val="007C5046"/>
    <w:rsid w:val="007C5059"/>
    <w:rsid w:val="007C50C6"/>
    <w:rsid w:val="007C51D4"/>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D2C"/>
    <w:rsid w:val="007D4DE7"/>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9D1"/>
    <w:rsid w:val="007E5820"/>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304E"/>
    <w:rsid w:val="00803870"/>
    <w:rsid w:val="008038B1"/>
    <w:rsid w:val="008038CC"/>
    <w:rsid w:val="00803CA7"/>
    <w:rsid w:val="008041C0"/>
    <w:rsid w:val="0080427F"/>
    <w:rsid w:val="008043DE"/>
    <w:rsid w:val="0080481E"/>
    <w:rsid w:val="00804831"/>
    <w:rsid w:val="00804BBF"/>
    <w:rsid w:val="0080515D"/>
    <w:rsid w:val="008055F9"/>
    <w:rsid w:val="008059CA"/>
    <w:rsid w:val="00805BB2"/>
    <w:rsid w:val="00806E5E"/>
    <w:rsid w:val="00807880"/>
    <w:rsid w:val="00807A18"/>
    <w:rsid w:val="00810283"/>
    <w:rsid w:val="008105EE"/>
    <w:rsid w:val="00810658"/>
    <w:rsid w:val="00810841"/>
    <w:rsid w:val="00810D57"/>
    <w:rsid w:val="008111CB"/>
    <w:rsid w:val="00811448"/>
    <w:rsid w:val="0081220B"/>
    <w:rsid w:val="00812244"/>
    <w:rsid w:val="00812CD3"/>
    <w:rsid w:val="00812F31"/>
    <w:rsid w:val="00812F78"/>
    <w:rsid w:val="00812FBC"/>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8E"/>
    <w:rsid w:val="00817606"/>
    <w:rsid w:val="008177E2"/>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320E"/>
    <w:rsid w:val="00823232"/>
    <w:rsid w:val="008233B0"/>
    <w:rsid w:val="008236F6"/>
    <w:rsid w:val="00823972"/>
    <w:rsid w:val="008239D5"/>
    <w:rsid w:val="008239F0"/>
    <w:rsid w:val="008240C8"/>
    <w:rsid w:val="0082443B"/>
    <w:rsid w:val="00824DD5"/>
    <w:rsid w:val="00825068"/>
    <w:rsid w:val="00825925"/>
    <w:rsid w:val="00825A5F"/>
    <w:rsid w:val="0082651D"/>
    <w:rsid w:val="008265B7"/>
    <w:rsid w:val="0082667A"/>
    <w:rsid w:val="008267C5"/>
    <w:rsid w:val="0082787F"/>
    <w:rsid w:val="0082791D"/>
    <w:rsid w:val="00827F86"/>
    <w:rsid w:val="00830040"/>
    <w:rsid w:val="008302C2"/>
    <w:rsid w:val="00830B92"/>
    <w:rsid w:val="00830CE1"/>
    <w:rsid w:val="00830F1C"/>
    <w:rsid w:val="00831076"/>
    <w:rsid w:val="008312BF"/>
    <w:rsid w:val="00831359"/>
    <w:rsid w:val="00831BFB"/>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4143"/>
    <w:rsid w:val="008446FF"/>
    <w:rsid w:val="0084498D"/>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80"/>
    <w:rsid w:val="00850EA8"/>
    <w:rsid w:val="00851ABB"/>
    <w:rsid w:val="00851C85"/>
    <w:rsid w:val="008521E0"/>
    <w:rsid w:val="0085235A"/>
    <w:rsid w:val="00853985"/>
    <w:rsid w:val="008539E8"/>
    <w:rsid w:val="00853C8A"/>
    <w:rsid w:val="00853DE7"/>
    <w:rsid w:val="00853F15"/>
    <w:rsid w:val="00854289"/>
    <w:rsid w:val="008548B0"/>
    <w:rsid w:val="00854AE6"/>
    <w:rsid w:val="00855BAD"/>
    <w:rsid w:val="008561FE"/>
    <w:rsid w:val="008563CF"/>
    <w:rsid w:val="00856C8F"/>
    <w:rsid w:val="00856D8C"/>
    <w:rsid w:val="00856F1A"/>
    <w:rsid w:val="008571B5"/>
    <w:rsid w:val="00857546"/>
    <w:rsid w:val="00857AAE"/>
    <w:rsid w:val="008612A0"/>
    <w:rsid w:val="008618B0"/>
    <w:rsid w:val="008619B4"/>
    <w:rsid w:val="00861AB1"/>
    <w:rsid w:val="00861D16"/>
    <w:rsid w:val="00861E6F"/>
    <w:rsid w:val="00861FEA"/>
    <w:rsid w:val="008628D2"/>
    <w:rsid w:val="008636C5"/>
    <w:rsid w:val="0086375E"/>
    <w:rsid w:val="0086387A"/>
    <w:rsid w:val="00863D7E"/>
    <w:rsid w:val="00863DD9"/>
    <w:rsid w:val="00864195"/>
    <w:rsid w:val="008642B4"/>
    <w:rsid w:val="008643CC"/>
    <w:rsid w:val="00865266"/>
    <w:rsid w:val="00865B44"/>
    <w:rsid w:val="00865E00"/>
    <w:rsid w:val="008666CA"/>
    <w:rsid w:val="008670BA"/>
    <w:rsid w:val="008675D6"/>
    <w:rsid w:val="008677E5"/>
    <w:rsid w:val="008702F4"/>
    <w:rsid w:val="00870F84"/>
    <w:rsid w:val="00871301"/>
    <w:rsid w:val="00871710"/>
    <w:rsid w:val="00871A83"/>
    <w:rsid w:val="00871AF0"/>
    <w:rsid w:val="00871E5A"/>
    <w:rsid w:val="00872DEA"/>
    <w:rsid w:val="00872F47"/>
    <w:rsid w:val="00874521"/>
    <w:rsid w:val="008745B8"/>
    <w:rsid w:val="00874B4D"/>
    <w:rsid w:val="00874CBD"/>
    <w:rsid w:val="00875969"/>
    <w:rsid w:val="00875B76"/>
    <w:rsid w:val="00875B94"/>
    <w:rsid w:val="00875BE8"/>
    <w:rsid w:val="00876133"/>
    <w:rsid w:val="00876771"/>
    <w:rsid w:val="00876842"/>
    <w:rsid w:val="0087780D"/>
    <w:rsid w:val="00877EA3"/>
    <w:rsid w:val="008803B8"/>
    <w:rsid w:val="008809D2"/>
    <w:rsid w:val="00881241"/>
    <w:rsid w:val="00881578"/>
    <w:rsid w:val="008815BB"/>
    <w:rsid w:val="008816B9"/>
    <w:rsid w:val="00881BC6"/>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68EC"/>
    <w:rsid w:val="0088697D"/>
    <w:rsid w:val="00886BD1"/>
    <w:rsid w:val="00887014"/>
    <w:rsid w:val="00887141"/>
    <w:rsid w:val="0088780F"/>
    <w:rsid w:val="00887B71"/>
    <w:rsid w:val="00887EF1"/>
    <w:rsid w:val="00887F00"/>
    <w:rsid w:val="008900CF"/>
    <w:rsid w:val="00890120"/>
    <w:rsid w:val="008903C6"/>
    <w:rsid w:val="0089081A"/>
    <w:rsid w:val="00890A34"/>
    <w:rsid w:val="00890B20"/>
    <w:rsid w:val="00890DB1"/>
    <w:rsid w:val="00890E2A"/>
    <w:rsid w:val="0089174C"/>
    <w:rsid w:val="00891E01"/>
    <w:rsid w:val="00891F19"/>
    <w:rsid w:val="008924B7"/>
    <w:rsid w:val="0089264B"/>
    <w:rsid w:val="0089338A"/>
    <w:rsid w:val="00893618"/>
    <w:rsid w:val="008937D6"/>
    <w:rsid w:val="00893965"/>
    <w:rsid w:val="00893C43"/>
    <w:rsid w:val="00893D48"/>
    <w:rsid w:val="00893D5D"/>
    <w:rsid w:val="0089564B"/>
    <w:rsid w:val="00895938"/>
    <w:rsid w:val="00895C5E"/>
    <w:rsid w:val="00895D11"/>
    <w:rsid w:val="00895E6C"/>
    <w:rsid w:val="00895EED"/>
    <w:rsid w:val="008963DE"/>
    <w:rsid w:val="0089718E"/>
    <w:rsid w:val="0089784C"/>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4F"/>
    <w:rsid w:val="008A6161"/>
    <w:rsid w:val="008A62F5"/>
    <w:rsid w:val="008A63CE"/>
    <w:rsid w:val="008A63DA"/>
    <w:rsid w:val="008A64F1"/>
    <w:rsid w:val="008A713F"/>
    <w:rsid w:val="008A73A2"/>
    <w:rsid w:val="008B09DF"/>
    <w:rsid w:val="008B0AAF"/>
    <w:rsid w:val="008B0C7B"/>
    <w:rsid w:val="008B127D"/>
    <w:rsid w:val="008B1516"/>
    <w:rsid w:val="008B1C62"/>
    <w:rsid w:val="008B2000"/>
    <w:rsid w:val="008B2515"/>
    <w:rsid w:val="008B259D"/>
    <w:rsid w:val="008B315C"/>
    <w:rsid w:val="008B3AB9"/>
    <w:rsid w:val="008B3AF6"/>
    <w:rsid w:val="008B3DBD"/>
    <w:rsid w:val="008B407D"/>
    <w:rsid w:val="008B422D"/>
    <w:rsid w:val="008B4441"/>
    <w:rsid w:val="008B4B83"/>
    <w:rsid w:val="008B4C92"/>
    <w:rsid w:val="008B4D45"/>
    <w:rsid w:val="008B4D67"/>
    <w:rsid w:val="008B5899"/>
    <w:rsid w:val="008B59A3"/>
    <w:rsid w:val="008B5B9B"/>
    <w:rsid w:val="008B5C83"/>
    <w:rsid w:val="008B61BC"/>
    <w:rsid w:val="008B695F"/>
    <w:rsid w:val="008B6BA4"/>
    <w:rsid w:val="008B6C88"/>
    <w:rsid w:val="008B6F23"/>
    <w:rsid w:val="008B7416"/>
    <w:rsid w:val="008B7839"/>
    <w:rsid w:val="008B79B5"/>
    <w:rsid w:val="008B7A0A"/>
    <w:rsid w:val="008C08EC"/>
    <w:rsid w:val="008C157F"/>
    <w:rsid w:val="008C177A"/>
    <w:rsid w:val="008C1D99"/>
    <w:rsid w:val="008C2851"/>
    <w:rsid w:val="008C286B"/>
    <w:rsid w:val="008C2EDE"/>
    <w:rsid w:val="008C2FD9"/>
    <w:rsid w:val="008C367F"/>
    <w:rsid w:val="008C3B11"/>
    <w:rsid w:val="008C3B74"/>
    <w:rsid w:val="008C3C39"/>
    <w:rsid w:val="008C4347"/>
    <w:rsid w:val="008C478C"/>
    <w:rsid w:val="008C486E"/>
    <w:rsid w:val="008C4D95"/>
    <w:rsid w:val="008C4EAE"/>
    <w:rsid w:val="008C502A"/>
    <w:rsid w:val="008C5384"/>
    <w:rsid w:val="008C54D4"/>
    <w:rsid w:val="008C5525"/>
    <w:rsid w:val="008C57ED"/>
    <w:rsid w:val="008C5D2A"/>
    <w:rsid w:val="008C6577"/>
    <w:rsid w:val="008C6629"/>
    <w:rsid w:val="008C6712"/>
    <w:rsid w:val="008C694D"/>
    <w:rsid w:val="008C6986"/>
    <w:rsid w:val="008C7094"/>
    <w:rsid w:val="008C7239"/>
    <w:rsid w:val="008C7253"/>
    <w:rsid w:val="008D0229"/>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C53"/>
    <w:rsid w:val="008D6DFA"/>
    <w:rsid w:val="008D6E52"/>
    <w:rsid w:val="008D6F79"/>
    <w:rsid w:val="008D7DE3"/>
    <w:rsid w:val="008E0A1B"/>
    <w:rsid w:val="008E0B83"/>
    <w:rsid w:val="008E0C14"/>
    <w:rsid w:val="008E2130"/>
    <w:rsid w:val="008E26E6"/>
    <w:rsid w:val="008E41D5"/>
    <w:rsid w:val="008E4409"/>
    <w:rsid w:val="008E46A9"/>
    <w:rsid w:val="008E4789"/>
    <w:rsid w:val="008E56BB"/>
    <w:rsid w:val="008E5A76"/>
    <w:rsid w:val="008E682F"/>
    <w:rsid w:val="008E7242"/>
    <w:rsid w:val="008E72F9"/>
    <w:rsid w:val="008E77B2"/>
    <w:rsid w:val="008E77CE"/>
    <w:rsid w:val="008E7989"/>
    <w:rsid w:val="008E7F07"/>
    <w:rsid w:val="008F01E7"/>
    <w:rsid w:val="008F023C"/>
    <w:rsid w:val="008F03C3"/>
    <w:rsid w:val="008F08E3"/>
    <w:rsid w:val="008F12DF"/>
    <w:rsid w:val="008F1640"/>
    <w:rsid w:val="008F1874"/>
    <w:rsid w:val="008F1988"/>
    <w:rsid w:val="008F1B12"/>
    <w:rsid w:val="008F1DC9"/>
    <w:rsid w:val="008F24EA"/>
    <w:rsid w:val="008F2E30"/>
    <w:rsid w:val="008F2EDC"/>
    <w:rsid w:val="008F3188"/>
    <w:rsid w:val="008F37A5"/>
    <w:rsid w:val="008F37AD"/>
    <w:rsid w:val="008F3BA2"/>
    <w:rsid w:val="008F42C8"/>
    <w:rsid w:val="008F476F"/>
    <w:rsid w:val="008F4947"/>
    <w:rsid w:val="008F4B78"/>
    <w:rsid w:val="008F4CD3"/>
    <w:rsid w:val="008F509E"/>
    <w:rsid w:val="008F55CA"/>
    <w:rsid w:val="008F560A"/>
    <w:rsid w:val="008F592D"/>
    <w:rsid w:val="008F59D9"/>
    <w:rsid w:val="008F6080"/>
    <w:rsid w:val="008F638A"/>
    <w:rsid w:val="008F666A"/>
    <w:rsid w:val="008F6A23"/>
    <w:rsid w:val="008F6EB1"/>
    <w:rsid w:val="008F6F68"/>
    <w:rsid w:val="008F7002"/>
    <w:rsid w:val="008F79ED"/>
    <w:rsid w:val="008F7A0E"/>
    <w:rsid w:val="008F7D6E"/>
    <w:rsid w:val="00900222"/>
    <w:rsid w:val="0090022A"/>
    <w:rsid w:val="00900C95"/>
    <w:rsid w:val="00900D4E"/>
    <w:rsid w:val="00900E56"/>
    <w:rsid w:val="00901145"/>
    <w:rsid w:val="009011A4"/>
    <w:rsid w:val="00901365"/>
    <w:rsid w:val="00901400"/>
    <w:rsid w:val="00901AF5"/>
    <w:rsid w:val="00901C10"/>
    <w:rsid w:val="009021DE"/>
    <w:rsid w:val="0090239F"/>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9E6"/>
    <w:rsid w:val="00921B57"/>
    <w:rsid w:val="00921BF4"/>
    <w:rsid w:val="009224CC"/>
    <w:rsid w:val="00922D50"/>
    <w:rsid w:val="009230B3"/>
    <w:rsid w:val="009231D4"/>
    <w:rsid w:val="0092326F"/>
    <w:rsid w:val="00923B2E"/>
    <w:rsid w:val="0092403A"/>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D8"/>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77"/>
    <w:rsid w:val="00943D66"/>
    <w:rsid w:val="00944905"/>
    <w:rsid w:val="00944BD1"/>
    <w:rsid w:val="00944C86"/>
    <w:rsid w:val="00945243"/>
    <w:rsid w:val="00945974"/>
    <w:rsid w:val="0094597C"/>
    <w:rsid w:val="009459CE"/>
    <w:rsid w:val="00945FE8"/>
    <w:rsid w:val="009460ED"/>
    <w:rsid w:val="00946776"/>
    <w:rsid w:val="009469FE"/>
    <w:rsid w:val="00946B58"/>
    <w:rsid w:val="00947263"/>
    <w:rsid w:val="009479CF"/>
    <w:rsid w:val="00947A8A"/>
    <w:rsid w:val="00950219"/>
    <w:rsid w:val="0095073D"/>
    <w:rsid w:val="009507DC"/>
    <w:rsid w:val="00951A15"/>
    <w:rsid w:val="00952125"/>
    <w:rsid w:val="00952498"/>
    <w:rsid w:val="00952B5A"/>
    <w:rsid w:val="00952D0B"/>
    <w:rsid w:val="00952D8B"/>
    <w:rsid w:val="00953A0B"/>
    <w:rsid w:val="00953F8E"/>
    <w:rsid w:val="00954174"/>
    <w:rsid w:val="00954619"/>
    <w:rsid w:val="00954799"/>
    <w:rsid w:val="00954B1F"/>
    <w:rsid w:val="00954DBE"/>
    <w:rsid w:val="009552BC"/>
    <w:rsid w:val="0095573E"/>
    <w:rsid w:val="00955896"/>
    <w:rsid w:val="0095593D"/>
    <w:rsid w:val="009559F7"/>
    <w:rsid w:val="00957014"/>
    <w:rsid w:val="009573AD"/>
    <w:rsid w:val="009578FC"/>
    <w:rsid w:val="009600D9"/>
    <w:rsid w:val="00960E97"/>
    <w:rsid w:val="009615C7"/>
    <w:rsid w:val="009615EA"/>
    <w:rsid w:val="00961A9E"/>
    <w:rsid w:val="00961B94"/>
    <w:rsid w:val="0096211A"/>
    <w:rsid w:val="009621E7"/>
    <w:rsid w:val="009622BA"/>
    <w:rsid w:val="00962880"/>
    <w:rsid w:val="00962C2A"/>
    <w:rsid w:val="009632F7"/>
    <w:rsid w:val="00963381"/>
    <w:rsid w:val="009635D6"/>
    <w:rsid w:val="00963C2A"/>
    <w:rsid w:val="00963E3D"/>
    <w:rsid w:val="00964139"/>
    <w:rsid w:val="0096427F"/>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220E"/>
    <w:rsid w:val="0097252E"/>
    <w:rsid w:val="00972C50"/>
    <w:rsid w:val="00972D3A"/>
    <w:rsid w:val="00973221"/>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80490"/>
    <w:rsid w:val="009805D6"/>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2076"/>
    <w:rsid w:val="009923CD"/>
    <w:rsid w:val="00992C77"/>
    <w:rsid w:val="00993070"/>
    <w:rsid w:val="00993282"/>
    <w:rsid w:val="0099344D"/>
    <w:rsid w:val="0099377D"/>
    <w:rsid w:val="0099388E"/>
    <w:rsid w:val="00993B02"/>
    <w:rsid w:val="0099430B"/>
    <w:rsid w:val="00994472"/>
    <w:rsid w:val="009944AE"/>
    <w:rsid w:val="00994DCC"/>
    <w:rsid w:val="00995325"/>
    <w:rsid w:val="00995656"/>
    <w:rsid w:val="00995DD6"/>
    <w:rsid w:val="00996086"/>
    <w:rsid w:val="009963F0"/>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B44"/>
    <w:rsid w:val="009A4054"/>
    <w:rsid w:val="009A40BA"/>
    <w:rsid w:val="009A4187"/>
    <w:rsid w:val="009A4A07"/>
    <w:rsid w:val="009A56E2"/>
    <w:rsid w:val="009A63FF"/>
    <w:rsid w:val="009A64A5"/>
    <w:rsid w:val="009A690B"/>
    <w:rsid w:val="009A6CD9"/>
    <w:rsid w:val="009A6D69"/>
    <w:rsid w:val="009A745F"/>
    <w:rsid w:val="009A74DE"/>
    <w:rsid w:val="009A7871"/>
    <w:rsid w:val="009A7FF7"/>
    <w:rsid w:val="009B00D6"/>
    <w:rsid w:val="009B0925"/>
    <w:rsid w:val="009B09CD"/>
    <w:rsid w:val="009B0CC4"/>
    <w:rsid w:val="009B0DEF"/>
    <w:rsid w:val="009B1807"/>
    <w:rsid w:val="009B1B4E"/>
    <w:rsid w:val="009B2038"/>
    <w:rsid w:val="009B228B"/>
    <w:rsid w:val="009B2668"/>
    <w:rsid w:val="009B2761"/>
    <w:rsid w:val="009B35B2"/>
    <w:rsid w:val="009B3F80"/>
    <w:rsid w:val="009B4009"/>
    <w:rsid w:val="009B470A"/>
    <w:rsid w:val="009B489A"/>
    <w:rsid w:val="009B5048"/>
    <w:rsid w:val="009B546B"/>
    <w:rsid w:val="009B58C2"/>
    <w:rsid w:val="009B5AF4"/>
    <w:rsid w:val="009B5C7E"/>
    <w:rsid w:val="009B5CC4"/>
    <w:rsid w:val="009B661D"/>
    <w:rsid w:val="009B6ACD"/>
    <w:rsid w:val="009B6B00"/>
    <w:rsid w:val="009B6C5F"/>
    <w:rsid w:val="009B6CC3"/>
    <w:rsid w:val="009B79BE"/>
    <w:rsid w:val="009B7B3B"/>
    <w:rsid w:val="009B7BB7"/>
    <w:rsid w:val="009B7EFC"/>
    <w:rsid w:val="009C00C0"/>
    <w:rsid w:val="009C0157"/>
    <w:rsid w:val="009C01A0"/>
    <w:rsid w:val="009C0978"/>
    <w:rsid w:val="009C0CB5"/>
    <w:rsid w:val="009C0CBF"/>
    <w:rsid w:val="009C1695"/>
    <w:rsid w:val="009C1707"/>
    <w:rsid w:val="009C1B3A"/>
    <w:rsid w:val="009C1F0A"/>
    <w:rsid w:val="009C2405"/>
    <w:rsid w:val="009C2AA1"/>
    <w:rsid w:val="009C304E"/>
    <w:rsid w:val="009C3073"/>
    <w:rsid w:val="009C34B7"/>
    <w:rsid w:val="009C353A"/>
    <w:rsid w:val="009C36E4"/>
    <w:rsid w:val="009C3760"/>
    <w:rsid w:val="009C38EB"/>
    <w:rsid w:val="009C3954"/>
    <w:rsid w:val="009C401F"/>
    <w:rsid w:val="009C4445"/>
    <w:rsid w:val="009C4BA2"/>
    <w:rsid w:val="009C4CB2"/>
    <w:rsid w:val="009C516F"/>
    <w:rsid w:val="009C5A02"/>
    <w:rsid w:val="009C5C73"/>
    <w:rsid w:val="009C6079"/>
    <w:rsid w:val="009C6152"/>
    <w:rsid w:val="009C648D"/>
    <w:rsid w:val="009C6956"/>
    <w:rsid w:val="009C6B98"/>
    <w:rsid w:val="009C7002"/>
    <w:rsid w:val="009C7135"/>
    <w:rsid w:val="009C7299"/>
    <w:rsid w:val="009D0161"/>
    <w:rsid w:val="009D0842"/>
    <w:rsid w:val="009D08C3"/>
    <w:rsid w:val="009D09F2"/>
    <w:rsid w:val="009D1039"/>
    <w:rsid w:val="009D24FD"/>
    <w:rsid w:val="009D2E8E"/>
    <w:rsid w:val="009D32CD"/>
    <w:rsid w:val="009D3C4F"/>
    <w:rsid w:val="009D4114"/>
    <w:rsid w:val="009D488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3B9"/>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A70"/>
    <w:rsid w:val="009F1AC4"/>
    <w:rsid w:val="009F2203"/>
    <w:rsid w:val="009F25AC"/>
    <w:rsid w:val="009F30B2"/>
    <w:rsid w:val="009F36DE"/>
    <w:rsid w:val="009F374D"/>
    <w:rsid w:val="009F3A33"/>
    <w:rsid w:val="009F3ABC"/>
    <w:rsid w:val="009F402E"/>
    <w:rsid w:val="009F44EF"/>
    <w:rsid w:val="009F4794"/>
    <w:rsid w:val="009F4BB6"/>
    <w:rsid w:val="009F4C6E"/>
    <w:rsid w:val="009F53F7"/>
    <w:rsid w:val="009F56EB"/>
    <w:rsid w:val="009F5760"/>
    <w:rsid w:val="009F59AA"/>
    <w:rsid w:val="009F5B94"/>
    <w:rsid w:val="009F5EBF"/>
    <w:rsid w:val="009F62DF"/>
    <w:rsid w:val="009F6ADB"/>
    <w:rsid w:val="009F6CA6"/>
    <w:rsid w:val="009F7215"/>
    <w:rsid w:val="009F73C3"/>
    <w:rsid w:val="009F7A10"/>
    <w:rsid w:val="009F7C8C"/>
    <w:rsid w:val="009F7F01"/>
    <w:rsid w:val="00A000C7"/>
    <w:rsid w:val="00A0037C"/>
    <w:rsid w:val="00A00391"/>
    <w:rsid w:val="00A003EB"/>
    <w:rsid w:val="00A00534"/>
    <w:rsid w:val="00A0054E"/>
    <w:rsid w:val="00A008DF"/>
    <w:rsid w:val="00A00B8C"/>
    <w:rsid w:val="00A01362"/>
    <w:rsid w:val="00A01614"/>
    <w:rsid w:val="00A0191D"/>
    <w:rsid w:val="00A01F5F"/>
    <w:rsid w:val="00A02613"/>
    <w:rsid w:val="00A027CD"/>
    <w:rsid w:val="00A0365D"/>
    <w:rsid w:val="00A03B85"/>
    <w:rsid w:val="00A03D19"/>
    <w:rsid w:val="00A04CB4"/>
    <w:rsid w:val="00A05194"/>
    <w:rsid w:val="00A05275"/>
    <w:rsid w:val="00A0596D"/>
    <w:rsid w:val="00A069E5"/>
    <w:rsid w:val="00A06CE4"/>
    <w:rsid w:val="00A06EE8"/>
    <w:rsid w:val="00A07028"/>
    <w:rsid w:val="00A07247"/>
    <w:rsid w:val="00A07732"/>
    <w:rsid w:val="00A07A6D"/>
    <w:rsid w:val="00A10233"/>
    <w:rsid w:val="00A104AC"/>
    <w:rsid w:val="00A10AEF"/>
    <w:rsid w:val="00A1110B"/>
    <w:rsid w:val="00A11113"/>
    <w:rsid w:val="00A1140E"/>
    <w:rsid w:val="00A11BC8"/>
    <w:rsid w:val="00A11C22"/>
    <w:rsid w:val="00A11FE0"/>
    <w:rsid w:val="00A11FF7"/>
    <w:rsid w:val="00A12D1C"/>
    <w:rsid w:val="00A12D3C"/>
    <w:rsid w:val="00A12EA3"/>
    <w:rsid w:val="00A130BF"/>
    <w:rsid w:val="00A13A5A"/>
    <w:rsid w:val="00A14295"/>
    <w:rsid w:val="00A14332"/>
    <w:rsid w:val="00A14575"/>
    <w:rsid w:val="00A14C16"/>
    <w:rsid w:val="00A14F7B"/>
    <w:rsid w:val="00A1525A"/>
    <w:rsid w:val="00A15289"/>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465"/>
    <w:rsid w:val="00A225E4"/>
    <w:rsid w:val="00A229F4"/>
    <w:rsid w:val="00A22F5E"/>
    <w:rsid w:val="00A22FF7"/>
    <w:rsid w:val="00A235AB"/>
    <w:rsid w:val="00A241A7"/>
    <w:rsid w:val="00A241B0"/>
    <w:rsid w:val="00A242D7"/>
    <w:rsid w:val="00A245D8"/>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9C2"/>
    <w:rsid w:val="00A30E9D"/>
    <w:rsid w:val="00A30FA7"/>
    <w:rsid w:val="00A313CB"/>
    <w:rsid w:val="00A31505"/>
    <w:rsid w:val="00A3155A"/>
    <w:rsid w:val="00A31BEE"/>
    <w:rsid w:val="00A32BB1"/>
    <w:rsid w:val="00A332A2"/>
    <w:rsid w:val="00A337E5"/>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9A0"/>
    <w:rsid w:val="00A37B57"/>
    <w:rsid w:val="00A37E9F"/>
    <w:rsid w:val="00A40736"/>
    <w:rsid w:val="00A4099C"/>
    <w:rsid w:val="00A41E3C"/>
    <w:rsid w:val="00A42B4D"/>
    <w:rsid w:val="00A42BCB"/>
    <w:rsid w:val="00A4334B"/>
    <w:rsid w:val="00A4358C"/>
    <w:rsid w:val="00A437D3"/>
    <w:rsid w:val="00A43A8B"/>
    <w:rsid w:val="00A43CA7"/>
    <w:rsid w:val="00A43D0A"/>
    <w:rsid w:val="00A44102"/>
    <w:rsid w:val="00A44455"/>
    <w:rsid w:val="00A4460D"/>
    <w:rsid w:val="00A448E9"/>
    <w:rsid w:val="00A448F7"/>
    <w:rsid w:val="00A44B6E"/>
    <w:rsid w:val="00A44D66"/>
    <w:rsid w:val="00A45021"/>
    <w:rsid w:val="00A45921"/>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938"/>
    <w:rsid w:val="00A556AE"/>
    <w:rsid w:val="00A558D2"/>
    <w:rsid w:val="00A5595E"/>
    <w:rsid w:val="00A55C67"/>
    <w:rsid w:val="00A56026"/>
    <w:rsid w:val="00A563AB"/>
    <w:rsid w:val="00A56619"/>
    <w:rsid w:val="00A56C98"/>
    <w:rsid w:val="00A56E14"/>
    <w:rsid w:val="00A576C6"/>
    <w:rsid w:val="00A57844"/>
    <w:rsid w:val="00A5792F"/>
    <w:rsid w:val="00A57E26"/>
    <w:rsid w:val="00A57F22"/>
    <w:rsid w:val="00A600B2"/>
    <w:rsid w:val="00A6025C"/>
    <w:rsid w:val="00A602A9"/>
    <w:rsid w:val="00A606E1"/>
    <w:rsid w:val="00A60808"/>
    <w:rsid w:val="00A6087A"/>
    <w:rsid w:val="00A60DAE"/>
    <w:rsid w:val="00A60FE8"/>
    <w:rsid w:val="00A61022"/>
    <w:rsid w:val="00A611B4"/>
    <w:rsid w:val="00A61237"/>
    <w:rsid w:val="00A615C4"/>
    <w:rsid w:val="00A61837"/>
    <w:rsid w:val="00A61963"/>
    <w:rsid w:val="00A61E73"/>
    <w:rsid w:val="00A61F9A"/>
    <w:rsid w:val="00A632E6"/>
    <w:rsid w:val="00A638F5"/>
    <w:rsid w:val="00A63AB4"/>
    <w:rsid w:val="00A63D88"/>
    <w:rsid w:val="00A63F43"/>
    <w:rsid w:val="00A64639"/>
    <w:rsid w:val="00A648AC"/>
    <w:rsid w:val="00A64B43"/>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B8F"/>
    <w:rsid w:val="00A70CC2"/>
    <w:rsid w:val="00A71042"/>
    <w:rsid w:val="00A716C8"/>
    <w:rsid w:val="00A71761"/>
    <w:rsid w:val="00A71C9B"/>
    <w:rsid w:val="00A71DE3"/>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711B"/>
    <w:rsid w:val="00A7724F"/>
    <w:rsid w:val="00A77292"/>
    <w:rsid w:val="00A77E1E"/>
    <w:rsid w:val="00A77F2F"/>
    <w:rsid w:val="00A80407"/>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175A"/>
    <w:rsid w:val="00A919C4"/>
    <w:rsid w:val="00A91A81"/>
    <w:rsid w:val="00A9202A"/>
    <w:rsid w:val="00A92859"/>
    <w:rsid w:val="00A92B1A"/>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9E3"/>
    <w:rsid w:val="00AA0C60"/>
    <w:rsid w:val="00AA1318"/>
    <w:rsid w:val="00AA18FA"/>
    <w:rsid w:val="00AA190B"/>
    <w:rsid w:val="00AA2046"/>
    <w:rsid w:val="00AA205A"/>
    <w:rsid w:val="00AA2783"/>
    <w:rsid w:val="00AA3256"/>
    <w:rsid w:val="00AA395A"/>
    <w:rsid w:val="00AA3CE7"/>
    <w:rsid w:val="00AA3FE2"/>
    <w:rsid w:val="00AA42F1"/>
    <w:rsid w:val="00AA43F0"/>
    <w:rsid w:val="00AA4ED6"/>
    <w:rsid w:val="00AA4F08"/>
    <w:rsid w:val="00AA53F0"/>
    <w:rsid w:val="00AA5753"/>
    <w:rsid w:val="00AA5B61"/>
    <w:rsid w:val="00AA642F"/>
    <w:rsid w:val="00AA6C6F"/>
    <w:rsid w:val="00AA759A"/>
    <w:rsid w:val="00AA7A7A"/>
    <w:rsid w:val="00AB0004"/>
    <w:rsid w:val="00AB039A"/>
    <w:rsid w:val="00AB1315"/>
    <w:rsid w:val="00AB1C17"/>
    <w:rsid w:val="00AB1DAA"/>
    <w:rsid w:val="00AB1F22"/>
    <w:rsid w:val="00AB2457"/>
    <w:rsid w:val="00AB2B04"/>
    <w:rsid w:val="00AB2E02"/>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F28"/>
    <w:rsid w:val="00AC21C6"/>
    <w:rsid w:val="00AC2546"/>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1EF"/>
    <w:rsid w:val="00AD176F"/>
    <w:rsid w:val="00AD235C"/>
    <w:rsid w:val="00AD260B"/>
    <w:rsid w:val="00AD28D1"/>
    <w:rsid w:val="00AD2AF3"/>
    <w:rsid w:val="00AD2B67"/>
    <w:rsid w:val="00AD2C8A"/>
    <w:rsid w:val="00AD2CD0"/>
    <w:rsid w:val="00AD2F3F"/>
    <w:rsid w:val="00AD3095"/>
    <w:rsid w:val="00AD3404"/>
    <w:rsid w:val="00AD340D"/>
    <w:rsid w:val="00AD35E8"/>
    <w:rsid w:val="00AD39BF"/>
    <w:rsid w:val="00AD3BE4"/>
    <w:rsid w:val="00AD4BB0"/>
    <w:rsid w:val="00AD4C88"/>
    <w:rsid w:val="00AD4F4F"/>
    <w:rsid w:val="00AD513E"/>
    <w:rsid w:val="00AD5293"/>
    <w:rsid w:val="00AD58E8"/>
    <w:rsid w:val="00AD59A2"/>
    <w:rsid w:val="00AD5DF9"/>
    <w:rsid w:val="00AD63EC"/>
    <w:rsid w:val="00AD6B8C"/>
    <w:rsid w:val="00AD6DF7"/>
    <w:rsid w:val="00AD6F8A"/>
    <w:rsid w:val="00AD718A"/>
    <w:rsid w:val="00AD7286"/>
    <w:rsid w:val="00AD75CC"/>
    <w:rsid w:val="00AD7A6E"/>
    <w:rsid w:val="00AE0439"/>
    <w:rsid w:val="00AE0F33"/>
    <w:rsid w:val="00AE0F42"/>
    <w:rsid w:val="00AE14F8"/>
    <w:rsid w:val="00AE1B61"/>
    <w:rsid w:val="00AE1C50"/>
    <w:rsid w:val="00AE1C59"/>
    <w:rsid w:val="00AE1C5C"/>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769"/>
    <w:rsid w:val="00AF1D52"/>
    <w:rsid w:val="00AF1FAE"/>
    <w:rsid w:val="00AF2011"/>
    <w:rsid w:val="00AF27B3"/>
    <w:rsid w:val="00AF2BA0"/>
    <w:rsid w:val="00AF2C0C"/>
    <w:rsid w:val="00AF2F29"/>
    <w:rsid w:val="00AF3793"/>
    <w:rsid w:val="00AF384F"/>
    <w:rsid w:val="00AF38F5"/>
    <w:rsid w:val="00AF3AC4"/>
    <w:rsid w:val="00AF3C91"/>
    <w:rsid w:val="00AF3EA8"/>
    <w:rsid w:val="00AF4241"/>
    <w:rsid w:val="00AF4C4D"/>
    <w:rsid w:val="00AF5086"/>
    <w:rsid w:val="00AF5FC0"/>
    <w:rsid w:val="00AF61F8"/>
    <w:rsid w:val="00AF639D"/>
    <w:rsid w:val="00AF6641"/>
    <w:rsid w:val="00AF6B1F"/>
    <w:rsid w:val="00AF6DE2"/>
    <w:rsid w:val="00AF6EFE"/>
    <w:rsid w:val="00AF7A44"/>
    <w:rsid w:val="00B00020"/>
    <w:rsid w:val="00B00315"/>
    <w:rsid w:val="00B00539"/>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63AF"/>
    <w:rsid w:val="00B16401"/>
    <w:rsid w:val="00B16D76"/>
    <w:rsid w:val="00B17A92"/>
    <w:rsid w:val="00B17B62"/>
    <w:rsid w:val="00B209B9"/>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28C"/>
    <w:rsid w:val="00B26601"/>
    <w:rsid w:val="00B26DBD"/>
    <w:rsid w:val="00B26E08"/>
    <w:rsid w:val="00B26F53"/>
    <w:rsid w:val="00B2741F"/>
    <w:rsid w:val="00B27CA9"/>
    <w:rsid w:val="00B27E9D"/>
    <w:rsid w:val="00B27FEA"/>
    <w:rsid w:val="00B30120"/>
    <w:rsid w:val="00B30B13"/>
    <w:rsid w:val="00B30F97"/>
    <w:rsid w:val="00B313C9"/>
    <w:rsid w:val="00B31862"/>
    <w:rsid w:val="00B31CEB"/>
    <w:rsid w:val="00B32933"/>
    <w:rsid w:val="00B32B5E"/>
    <w:rsid w:val="00B32D17"/>
    <w:rsid w:val="00B32DF5"/>
    <w:rsid w:val="00B33354"/>
    <w:rsid w:val="00B33499"/>
    <w:rsid w:val="00B33A28"/>
    <w:rsid w:val="00B33F77"/>
    <w:rsid w:val="00B34667"/>
    <w:rsid w:val="00B34A6A"/>
    <w:rsid w:val="00B35248"/>
    <w:rsid w:val="00B3558C"/>
    <w:rsid w:val="00B35962"/>
    <w:rsid w:val="00B3596D"/>
    <w:rsid w:val="00B35E5F"/>
    <w:rsid w:val="00B36561"/>
    <w:rsid w:val="00B36C81"/>
    <w:rsid w:val="00B36D6E"/>
    <w:rsid w:val="00B3722C"/>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331"/>
    <w:rsid w:val="00B50371"/>
    <w:rsid w:val="00B514A9"/>
    <w:rsid w:val="00B51602"/>
    <w:rsid w:val="00B516DE"/>
    <w:rsid w:val="00B52481"/>
    <w:rsid w:val="00B528A0"/>
    <w:rsid w:val="00B52BB7"/>
    <w:rsid w:val="00B53C8C"/>
    <w:rsid w:val="00B53C9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77D"/>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D3E"/>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16E6"/>
    <w:rsid w:val="00B82627"/>
    <w:rsid w:val="00B8298E"/>
    <w:rsid w:val="00B82C97"/>
    <w:rsid w:val="00B82CF5"/>
    <w:rsid w:val="00B8317A"/>
    <w:rsid w:val="00B840F2"/>
    <w:rsid w:val="00B84818"/>
    <w:rsid w:val="00B84857"/>
    <w:rsid w:val="00B84C4C"/>
    <w:rsid w:val="00B85184"/>
    <w:rsid w:val="00B852A9"/>
    <w:rsid w:val="00B85462"/>
    <w:rsid w:val="00B85590"/>
    <w:rsid w:val="00B85717"/>
    <w:rsid w:val="00B85B1F"/>
    <w:rsid w:val="00B86755"/>
    <w:rsid w:val="00B8689C"/>
    <w:rsid w:val="00B868EA"/>
    <w:rsid w:val="00B86BA9"/>
    <w:rsid w:val="00B86E46"/>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843"/>
    <w:rsid w:val="00B9420E"/>
    <w:rsid w:val="00B94547"/>
    <w:rsid w:val="00B9497D"/>
    <w:rsid w:val="00B94AD9"/>
    <w:rsid w:val="00B94D19"/>
    <w:rsid w:val="00B94D38"/>
    <w:rsid w:val="00B94E46"/>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32F"/>
    <w:rsid w:val="00BA168A"/>
    <w:rsid w:val="00BA19B7"/>
    <w:rsid w:val="00BA1B9D"/>
    <w:rsid w:val="00BA1C15"/>
    <w:rsid w:val="00BA1D9D"/>
    <w:rsid w:val="00BA1DA0"/>
    <w:rsid w:val="00BA1E17"/>
    <w:rsid w:val="00BA2130"/>
    <w:rsid w:val="00BA22F4"/>
    <w:rsid w:val="00BA27CA"/>
    <w:rsid w:val="00BA338C"/>
    <w:rsid w:val="00BA3799"/>
    <w:rsid w:val="00BA3DE6"/>
    <w:rsid w:val="00BA3FCD"/>
    <w:rsid w:val="00BA4314"/>
    <w:rsid w:val="00BA4522"/>
    <w:rsid w:val="00BA4535"/>
    <w:rsid w:val="00BA45E5"/>
    <w:rsid w:val="00BA47B3"/>
    <w:rsid w:val="00BA4A9D"/>
    <w:rsid w:val="00BA4F05"/>
    <w:rsid w:val="00BA511D"/>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D77"/>
    <w:rsid w:val="00BB2DB0"/>
    <w:rsid w:val="00BB32E2"/>
    <w:rsid w:val="00BB3334"/>
    <w:rsid w:val="00BB3802"/>
    <w:rsid w:val="00BB3950"/>
    <w:rsid w:val="00BB4095"/>
    <w:rsid w:val="00BB42B3"/>
    <w:rsid w:val="00BB437E"/>
    <w:rsid w:val="00BB46EC"/>
    <w:rsid w:val="00BB4E89"/>
    <w:rsid w:val="00BB544F"/>
    <w:rsid w:val="00BB5755"/>
    <w:rsid w:val="00BB599E"/>
    <w:rsid w:val="00BB5BFB"/>
    <w:rsid w:val="00BB5C9D"/>
    <w:rsid w:val="00BB62CB"/>
    <w:rsid w:val="00BB63B9"/>
    <w:rsid w:val="00BB7409"/>
    <w:rsid w:val="00BB7860"/>
    <w:rsid w:val="00BB7ABE"/>
    <w:rsid w:val="00BC00CF"/>
    <w:rsid w:val="00BC0184"/>
    <w:rsid w:val="00BC0198"/>
    <w:rsid w:val="00BC04EA"/>
    <w:rsid w:val="00BC0693"/>
    <w:rsid w:val="00BC083F"/>
    <w:rsid w:val="00BC097F"/>
    <w:rsid w:val="00BC0D35"/>
    <w:rsid w:val="00BC1649"/>
    <w:rsid w:val="00BC1692"/>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5F3"/>
    <w:rsid w:val="00BC4887"/>
    <w:rsid w:val="00BC496B"/>
    <w:rsid w:val="00BC50AD"/>
    <w:rsid w:val="00BC5320"/>
    <w:rsid w:val="00BC5803"/>
    <w:rsid w:val="00BC59D9"/>
    <w:rsid w:val="00BC5D24"/>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BD6"/>
    <w:rsid w:val="00BD3C02"/>
    <w:rsid w:val="00BD402E"/>
    <w:rsid w:val="00BD41E9"/>
    <w:rsid w:val="00BD460B"/>
    <w:rsid w:val="00BD464C"/>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499"/>
    <w:rsid w:val="00BE74E2"/>
    <w:rsid w:val="00BE75FC"/>
    <w:rsid w:val="00BF0AC0"/>
    <w:rsid w:val="00BF1568"/>
    <w:rsid w:val="00BF15BE"/>
    <w:rsid w:val="00BF1A9C"/>
    <w:rsid w:val="00BF24BD"/>
    <w:rsid w:val="00BF2597"/>
    <w:rsid w:val="00BF289D"/>
    <w:rsid w:val="00BF2A7B"/>
    <w:rsid w:val="00BF2EC1"/>
    <w:rsid w:val="00BF303E"/>
    <w:rsid w:val="00BF3942"/>
    <w:rsid w:val="00BF3A19"/>
    <w:rsid w:val="00BF3B19"/>
    <w:rsid w:val="00BF3B34"/>
    <w:rsid w:val="00BF4226"/>
    <w:rsid w:val="00BF44A2"/>
    <w:rsid w:val="00BF5714"/>
    <w:rsid w:val="00BF5AA7"/>
    <w:rsid w:val="00BF5FAD"/>
    <w:rsid w:val="00BF68E1"/>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873"/>
    <w:rsid w:val="00C039DF"/>
    <w:rsid w:val="00C03D3E"/>
    <w:rsid w:val="00C03FBF"/>
    <w:rsid w:val="00C043D0"/>
    <w:rsid w:val="00C04957"/>
    <w:rsid w:val="00C04AD5"/>
    <w:rsid w:val="00C0560C"/>
    <w:rsid w:val="00C05845"/>
    <w:rsid w:val="00C05B35"/>
    <w:rsid w:val="00C06169"/>
    <w:rsid w:val="00C0678A"/>
    <w:rsid w:val="00C06CD6"/>
    <w:rsid w:val="00C06D12"/>
    <w:rsid w:val="00C0736F"/>
    <w:rsid w:val="00C077D5"/>
    <w:rsid w:val="00C0799F"/>
    <w:rsid w:val="00C07A03"/>
    <w:rsid w:val="00C07E5A"/>
    <w:rsid w:val="00C1034C"/>
    <w:rsid w:val="00C10A21"/>
    <w:rsid w:val="00C10B64"/>
    <w:rsid w:val="00C11296"/>
    <w:rsid w:val="00C113BB"/>
    <w:rsid w:val="00C1198C"/>
    <w:rsid w:val="00C11DD2"/>
    <w:rsid w:val="00C11DF5"/>
    <w:rsid w:val="00C11ED0"/>
    <w:rsid w:val="00C11EE4"/>
    <w:rsid w:val="00C1205F"/>
    <w:rsid w:val="00C1262D"/>
    <w:rsid w:val="00C137DE"/>
    <w:rsid w:val="00C13B73"/>
    <w:rsid w:val="00C1447D"/>
    <w:rsid w:val="00C14567"/>
    <w:rsid w:val="00C15001"/>
    <w:rsid w:val="00C15370"/>
    <w:rsid w:val="00C155AD"/>
    <w:rsid w:val="00C15AE9"/>
    <w:rsid w:val="00C15F19"/>
    <w:rsid w:val="00C16FF5"/>
    <w:rsid w:val="00C17822"/>
    <w:rsid w:val="00C17866"/>
    <w:rsid w:val="00C179EF"/>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898"/>
    <w:rsid w:val="00C31DA3"/>
    <w:rsid w:val="00C3302B"/>
    <w:rsid w:val="00C33061"/>
    <w:rsid w:val="00C338B8"/>
    <w:rsid w:val="00C33985"/>
    <w:rsid w:val="00C340B3"/>
    <w:rsid w:val="00C34AEC"/>
    <w:rsid w:val="00C35061"/>
    <w:rsid w:val="00C35072"/>
    <w:rsid w:val="00C3562C"/>
    <w:rsid w:val="00C35CA7"/>
    <w:rsid w:val="00C35D80"/>
    <w:rsid w:val="00C36365"/>
    <w:rsid w:val="00C3688D"/>
    <w:rsid w:val="00C36AF0"/>
    <w:rsid w:val="00C402DF"/>
    <w:rsid w:val="00C4030B"/>
    <w:rsid w:val="00C4097A"/>
    <w:rsid w:val="00C40E12"/>
    <w:rsid w:val="00C40E15"/>
    <w:rsid w:val="00C4176D"/>
    <w:rsid w:val="00C4186F"/>
    <w:rsid w:val="00C420C2"/>
    <w:rsid w:val="00C422D9"/>
    <w:rsid w:val="00C423AE"/>
    <w:rsid w:val="00C42661"/>
    <w:rsid w:val="00C4268B"/>
    <w:rsid w:val="00C42815"/>
    <w:rsid w:val="00C42CFA"/>
    <w:rsid w:val="00C42D09"/>
    <w:rsid w:val="00C42F4A"/>
    <w:rsid w:val="00C42FF4"/>
    <w:rsid w:val="00C43797"/>
    <w:rsid w:val="00C438BA"/>
    <w:rsid w:val="00C43966"/>
    <w:rsid w:val="00C43BF2"/>
    <w:rsid w:val="00C44392"/>
    <w:rsid w:val="00C44564"/>
    <w:rsid w:val="00C44AE6"/>
    <w:rsid w:val="00C44B39"/>
    <w:rsid w:val="00C44F93"/>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DFA"/>
    <w:rsid w:val="00C56330"/>
    <w:rsid w:val="00C573B0"/>
    <w:rsid w:val="00C5782F"/>
    <w:rsid w:val="00C57B2A"/>
    <w:rsid w:val="00C57C76"/>
    <w:rsid w:val="00C57DDD"/>
    <w:rsid w:val="00C57E27"/>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9A"/>
    <w:rsid w:val="00C64DCC"/>
    <w:rsid w:val="00C651A7"/>
    <w:rsid w:val="00C653C7"/>
    <w:rsid w:val="00C65CB7"/>
    <w:rsid w:val="00C65FFD"/>
    <w:rsid w:val="00C66B1C"/>
    <w:rsid w:val="00C6736A"/>
    <w:rsid w:val="00C673A5"/>
    <w:rsid w:val="00C675D6"/>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72B"/>
    <w:rsid w:val="00C75581"/>
    <w:rsid w:val="00C75A9F"/>
    <w:rsid w:val="00C75B0C"/>
    <w:rsid w:val="00C766DE"/>
    <w:rsid w:val="00C76958"/>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BF"/>
    <w:rsid w:val="00C82685"/>
    <w:rsid w:val="00C82939"/>
    <w:rsid w:val="00C82D5A"/>
    <w:rsid w:val="00C82FE1"/>
    <w:rsid w:val="00C832EB"/>
    <w:rsid w:val="00C83348"/>
    <w:rsid w:val="00C83831"/>
    <w:rsid w:val="00C83A98"/>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69"/>
    <w:rsid w:val="00C91250"/>
    <w:rsid w:val="00C9151D"/>
    <w:rsid w:val="00C9161E"/>
    <w:rsid w:val="00C9168E"/>
    <w:rsid w:val="00C91964"/>
    <w:rsid w:val="00C92C21"/>
    <w:rsid w:val="00C934CD"/>
    <w:rsid w:val="00C93AB1"/>
    <w:rsid w:val="00C93CFB"/>
    <w:rsid w:val="00C94A5D"/>
    <w:rsid w:val="00C94B25"/>
    <w:rsid w:val="00C94D3C"/>
    <w:rsid w:val="00C954C6"/>
    <w:rsid w:val="00C956DF"/>
    <w:rsid w:val="00C96175"/>
    <w:rsid w:val="00C96CC2"/>
    <w:rsid w:val="00C97848"/>
    <w:rsid w:val="00CA0166"/>
    <w:rsid w:val="00CA03C4"/>
    <w:rsid w:val="00CA089D"/>
    <w:rsid w:val="00CA0ABA"/>
    <w:rsid w:val="00CA0C42"/>
    <w:rsid w:val="00CA11B1"/>
    <w:rsid w:val="00CA13D7"/>
    <w:rsid w:val="00CA1426"/>
    <w:rsid w:val="00CA188A"/>
    <w:rsid w:val="00CA1901"/>
    <w:rsid w:val="00CA20C7"/>
    <w:rsid w:val="00CA224C"/>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66A"/>
    <w:rsid w:val="00CB2961"/>
    <w:rsid w:val="00CB29D7"/>
    <w:rsid w:val="00CB385C"/>
    <w:rsid w:val="00CB39AD"/>
    <w:rsid w:val="00CB3CF4"/>
    <w:rsid w:val="00CB3F66"/>
    <w:rsid w:val="00CB4102"/>
    <w:rsid w:val="00CB4295"/>
    <w:rsid w:val="00CB4A66"/>
    <w:rsid w:val="00CB4A71"/>
    <w:rsid w:val="00CB591E"/>
    <w:rsid w:val="00CB678A"/>
    <w:rsid w:val="00CB69B4"/>
    <w:rsid w:val="00CB6D6B"/>
    <w:rsid w:val="00CB6EAF"/>
    <w:rsid w:val="00CB7115"/>
    <w:rsid w:val="00CB730F"/>
    <w:rsid w:val="00CB741F"/>
    <w:rsid w:val="00CC0258"/>
    <w:rsid w:val="00CC07FD"/>
    <w:rsid w:val="00CC0C26"/>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6AD"/>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40C2"/>
    <w:rsid w:val="00CD4C0A"/>
    <w:rsid w:val="00CD4D33"/>
    <w:rsid w:val="00CD4E5D"/>
    <w:rsid w:val="00CD5330"/>
    <w:rsid w:val="00CD5637"/>
    <w:rsid w:val="00CD58C5"/>
    <w:rsid w:val="00CD5A59"/>
    <w:rsid w:val="00CD62C3"/>
    <w:rsid w:val="00CD6D5B"/>
    <w:rsid w:val="00CD6DE0"/>
    <w:rsid w:val="00CD7AE1"/>
    <w:rsid w:val="00CE04F5"/>
    <w:rsid w:val="00CE0B3B"/>
    <w:rsid w:val="00CE0D64"/>
    <w:rsid w:val="00CE0E9E"/>
    <w:rsid w:val="00CE1108"/>
    <w:rsid w:val="00CE135B"/>
    <w:rsid w:val="00CE19D4"/>
    <w:rsid w:val="00CE1F85"/>
    <w:rsid w:val="00CE208B"/>
    <w:rsid w:val="00CE2110"/>
    <w:rsid w:val="00CE272C"/>
    <w:rsid w:val="00CE2E13"/>
    <w:rsid w:val="00CE2F3C"/>
    <w:rsid w:val="00CE2F6E"/>
    <w:rsid w:val="00CE3352"/>
    <w:rsid w:val="00CE3A18"/>
    <w:rsid w:val="00CE41D1"/>
    <w:rsid w:val="00CE46DB"/>
    <w:rsid w:val="00CE4BC5"/>
    <w:rsid w:val="00CE5838"/>
    <w:rsid w:val="00CE5F5B"/>
    <w:rsid w:val="00CE633F"/>
    <w:rsid w:val="00CE65E2"/>
    <w:rsid w:val="00CE66A5"/>
    <w:rsid w:val="00CE6709"/>
    <w:rsid w:val="00CE6ACE"/>
    <w:rsid w:val="00CE6EA0"/>
    <w:rsid w:val="00CE73AC"/>
    <w:rsid w:val="00CE7A2B"/>
    <w:rsid w:val="00CE7B2D"/>
    <w:rsid w:val="00CE7F7D"/>
    <w:rsid w:val="00CF02F5"/>
    <w:rsid w:val="00CF034B"/>
    <w:rsid w:val="00CF0643"/>
    <w:rsid w:val="00CF0B71"/>
    <w:rsid w:val="00CF0B96"/>
    <w:rsid w:val="00CF1026"/>
    <w:rsid w:val="00CF1218"/>
    <w:rsid w:val="00CF15A1"/>
    <w:rsid w:val="00CF19C7"/>
    <w:rsid w:val="00CF276F"/>
    <w:rsid w:val="00CF2FA1"/>
    <w:rsid w:val="00CF30B2"/>
    <w:rsid w:val="00CF3695"/>
    <w:rsid w:val="00CF385B"/>
    <w:rsid w:val="00CF3BFA"/>
    <w:rsid w:val="00CF3DD2"/>
    <w:rsid w:val="00CF41EC"/>
    <w:rsid w:val="00CF47B2"/>
    <w:rsid w:val="00CF4AA2"/>
    <w:rsid w:val="00CF4FD7"/>
    <w:rsid w:val="00CF5D30"/>
    <w:rsid w:val="00CF67DD"/>
    <w:rsid w:val="00CF7157"/>
    <w:rsid w:val="00CF7245"/>
    <w:rsid w:val="00CF7D49"/>
    <w:rsid w:val="00D001AC"/>
    <w:rsid w:val="00D0098F"/>
    <w:rsid w:val="00D00E5A"/>
    <w:rsid w:val="00D01B82"/>
    <w:rsid w:val="00D01CC6"/>
    <w:rsid w:val="00D01F0A"/>
    <w:rsid w:val="00D025A3"/>
    <w:rsid w:val="00D02937"/>
    <w:rsid w:val="00D02D26"/>
    <w:rsid w:val="00D03071"/>
    <w:rsid w:val="00D035E0"/>
    <w:rsid w:val="00D036A7"/>
    <w:rsid w:val="00D03A86"/>
    <w:rsid w:val="00D03B0B"/>
    <w:rsid w:val="00D04212"/>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A8C"/>
    <w:rsid w:val="00D13101"/>
    <w:rsid w:val="00D13249"/>
    <w:rsid w:val="00D132AA"/>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9A9"/>
    <w:rsid w:val="00D20B53"/>
    <w:rsid w:val="00D20B77"/>
    <w:rsid w:val="00D20F85"/>
    <w:rsid w:val="00D21592"/>
    <w:rsid w:val="00D21A1C"/>
    <w:rsid w:val="00D21B5B"/>
    <w:rsid w:val="00D21C6C"/>
    <w:rsid w:val="00D21D4D"/>
    <w:rsid w:val="00D21F86"/>
    <w:rsid w:val="00D22348"/>
    <w:rsid w:val="00D23393"/>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4242"/>
    <w:rsid w:val="00D345F8"/>
    <w:rsid w:val="00D34AE1"/>
    <w:rsid w:val="00D34AE2"/>
    <w:rsid w:val="00D34FC3"/>
    <w:rsid w:val="00D35023"/>
    <w:rsid w:val="00D35502"/>
    <w:rsid w:val="00D36744"/>
    <w:rsid w:val="00D36843"/>
    <w:rsid w:val="00D36888"/>
    <w:rsid w:val="00D36EB0"/>
    <w:rsid w:val="00D3718B"/>
    <w:rsid w:val="00D37331"/>
    <w:rsid w:val="00D3760D"/>
    <w:rsid w:val="00D37B11"/>
    <w:rsid w:val="00D37C63"/>
    <w:rsid w:val="00D37ED1"/>
    <w:rsid w:val="00D37FD5"/>
    <w:rsid w:val="00D40289"/>
    <w:rsid w:val="00D40CDA"/>
    <w:rsid w:val="00D40D1D"/>
    <w:rsid w:val="00D4131A"/>
    <w:rsid w:val="00D41327"/>
    <w:rsid w:val="00D41364"/>
    <w:rsid w:val="00D41B20"/>
    <w:rsid w:val="00D42720"/>
    <w:rsid w:val="00D42A8E"/>
    <w:rsid w:val="00D42C5E"/>
    <w:rsid w:val="00D4312F"/>
    <w:rsid w:val="00D43355"/>
    <w:rsid w:val="00D433B6"/>
    <w:rsid w:val="00D43416"/>
    <w:rsid w:val="00D4359B"/>
    <w:rsid w:val="00D43D41"/>
    <w:rsid w:val="00D44C06"/>
    <w:rsid w:val="00D44C07"/>
    <w:rsid w:val="00D4507F"/>
    <w:rsid w:val="00D45197"/>
    <w:rsid w:val="00D4553D"/>
    <w:rsid w:val="00D45572"/>
    <w:rsid w:val="00D4629D"/>
    <w:rsid w:val="00D4677A"/>
    <w:rsid w:val="00D46E2D"/>
    <w:rsid w:val="00D46F34"/>
    <w:rsid w:val="00D47464"/>
    <w:rsid w:val="00D47AC3"/>
    <w:rsid w:val="00D500B5"/>
    <w:rsid w:val="00D50A80"/>
    <w:rsid w:val="00D50CC3"/>
    <w:rsid w:val="00D51191"/>
    <w:rsid w:val="00D51219"/>
    <w:rsid w:val="00D51375"/>
    <w:rsid w:val="00D516A4"/>
    <w:rsid w:val="00D5182D"/>
    <w:rsid w:val="00D51864"/>
    <w:rsid w:val="00D51A24"/>
    <w:rsid w:val="00D51CEC"/>
    <w:rsid w:val="00D51FA0"/>
    <w:rsid w:val="00D524CD"/>
    <w:rsid w:val="00D525A9"/>
    <w:rsid w:val="00D52EE8"/>
    <w:rsid w:val="00D533CC"/>
    <w:rsid w:val="00D543A4"/>
    <w:rsid w:val="00D54551"/>
    <w:rsid w:val="00D54959"/>
    <w:rsid w:val="00D55199"/>
    <w:rsid w:val="00D555D0"/>
    <w:rsid w:val="00D55750"/>
    <w:rsid w:val="00D55CFD"/>
    <w:rsid w:val="00D560BE"/>
    <w:rsid w:val="00D56518"/>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4202"/>
    <w:rsid w:val="00D64EBE"/>
    <w:rsid w:val="00D64FFD"/>
    <w:rsid w:val="00D653C1"/>
    <w:rsid w:val="00D656F0"/>
    <w:rsid w:val="00D65737"/>
    <w:rsid w:val="00D65877"/>
    <w:rsid w:val="00D65B09"/>
    <w:rsid w:val="00D65BB5"/>
    <w:rsid w:val="00D6654F"/>
    <w:rsid w:val="00D665B6"/>
    <w:rsid w:val="00D66690"/>
    <w:rsid w:val="00D667EE"/>
    <w:rsid w:val="00D66B1B"/>
    <w:rsid w:val="00D66E97"/>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BD7"/>
    <w:rsid w:val="00D75174"/>
    <w:rsid w:val="00D75682"/>
    <w:rsid w:val="00D7610D"/>
    <w:rsid w:val="00D76517"/>
    <w:rsid w:val="00D766D5"/>
    <w:rsid w:val="00D76718"/>
    <w:rsid w:val="00D772C4"/>
    <w:rsid w:val="00D77319"/>
    <w:rsid w:val="00D77591"/>
    <w:rsid w:val="00D775B9"/>
    <w:rsid w:val="00D77638"/>
    <w:rsid w:val="00D77D06"/>
    <w:rsid w:val="00D77F9C"/>
    <w:rsid w:val="00D8157E"/>
    <w:rsid w:val="00D8185F"/>
    <w:rsid w:val="00D81BC9"/>
    <w:rsid w:val="00D81D80"/>
    <w:rsid w:val="00D8206F"/>
    <w:rsid w:val="00D821A3"/>
    <w:rsid w:val="00D8236F"/>
    <w:rsid w:val="00D823A1"/>
    <w:rsid w:val="00D82A89"/>
    <w:rsid w:val="00D82A9B"/>
    <w:rsid w:val="00D82B87"/>
    <w:rsid w:val="00D830DD"/>
    <w:rsid w:val="00D83390"/>
    <w:rsid w:val="00D83C69"/>
    <w:rsid w:val="00D83F50"/>
    <w:rsid w:val="00D84686"/>
    <w:rsid w:val="00D847C5"/>
    <w:rsid w:val="00D8486C"/>
    <w:rsid w:val="00D84E45"/>
    <w:rsid w:val="00D85850"/>
    <w:rsid w:val="00D858D6"/>
    <w:rsid w:val="00D85B96"/>
    <w:rsid w:val="00D86256"/>
    <w:rsid w:val="00D8674C"/>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CE"/>
    <w:rsid w:val="00DA2439"/>
    <w:rsid w:val="00DA25BC"/>
    <w:rsid w:val="00DA2EFE"/>
    <w:rsid w:val="00DA3672"/>
    <w:rsid w:val="00DA3691"/>
    <w:rsid w:val="00DA4AE8"/>
    <w:rsid w:val="00DA4C0C"/>
    <w:rsid w:val="00DA4EC0"/>
    <w:rsid w:val="00DA4F6B"/>
    <w:rsid w:val="00DA5138"/>
    <w:rsid w:val="00DA521E"/>
    <w:rsid w:val="00DA52B9"/>
    <w:rsid w:val="00DA5804"/>
    <w:rsid w:val="00DA5A78"/>
    <w:rsid w:val="00DA5B89"/>
    <w:rsid w:val="00DA5FCC"/>
    <w:rsid w:val="00DA6085"/>
    <w:rsid w:val="00DA6130"/>
    <w:rsid w:val="00DA62AD"/>
    <w:rsid w:val="00DA64D9"/>
    <w:rsid w:val="00DA698C"/>
    <w:rsid w:val="00DA6D24"/>
    <w:rsid w:val="00DA70D2"/>
    <w:rsid w:val="00DA7201"/>
    <w:rsid w:val="00DA73B3"/>
    <w:rsid w:val="00DB040C"/>
    <w:rsid w:val="00DB042D"/>
    <w:rsid w:val="00DB1095"/>
    <w:rsid w:val="00DB110D"/>
    <w:rsid w:val="00DB1385"/>
    <w:rsid w:val="00DB13E7"/>
    <w:rsid w:val="00DB1447"/>
    <w:rsid w:val="00DB17D0"/>
    <w:rsid w:val="00DB1FEE"/>
    <w:rsid w:val="00DB2087"/>
    <w:rsid w:val="00DB228C"/>
    <w:rsid w:val="00DB22CD"/>
    <w:rsid w:val="00DB22FA"/>
    <w:rsid w:val="00DB2B77"/>
    <w:rsid w:val="00DB2CC0"/>
    <w:rsid w:val="00DB344C"/>
    <w:rsid w:val="00DB351A"/>
    <w:rsid w:val="00DB38AB"/>
    <w:rsid w:val="00DB38EF"/>
    <w:rsid w:val="00DB3948"/>
    <w:rsid w:val="00DB3C8A"/>
    <w:rsid w:val="00DB4476"/>
    <w:rsid w:val="00DB463D"/>
    <w:rsid w:val="00DB4783"/>
    <w:rsid w:val="00DB4E7B"/>
    <w:rsid w:val="00DB4F9B"/>
    <w:rsid w:val="00DB50EB"/>
    <w:rsid w:val="00DB5491"/>
    <w:rsid w:val="00DB5E29"/>
    <w:rsid w:val="00DB5FE0"/>
    <w:rsid w:val="00DB6402"/>
    <w:rsid w:val="00DB684D"/>
    <w:rsid w:val="00DB784B"/>
    <w:rsid w:val="00DB7AF0"/>
    <w:rsid w:val="00DB7BC2"/>
    <w:rsid w:val="00DB7E05"/>
    <w:rsid w:val="00DC0144"/>
    <w:rsid w:val="00DC0159"/>
    <w:rsid w:val="00DC0340"/>
    <w:rsid w:val="00DC0B7D"/>
    <w:rsid w:val="00DC13E5"/>
    <w:rsid w:val="00DC13FD"/>
    <w:rsid w:val="00DC1717"/>
    <w:rsid w:val="00DC193F"/>
    <w:rsid w:val="00DC2612"/>
    <w:rsid w:val="00DC2833"/>
    <w:rsid w:val="00DC2CCD"/>
    <w:rsid w:val="00DC2D4E"/>
    <w:rsid w:val="00DC2FAA"/>
    <w:rsid w:val="00DC3519"/>
    <w:rsid w:val="00DC3633"/>
    <w:rsid w:val="00DC363F"/>
    <w:rsid w:val="00DC3667"/>
    <w:rsid w:val="00DC3904"/>
    <w:rsid w:val="00DC3D36"/>
    <w:rsid w:val="00DC4087"/>
    <w:rsid w:val="00DC4438"/>
    <w:rsid w:val="00DC47D1"/>
    <w:rsid w:val="00DC4C26"/>
    <w:rsid w:val="00DC4C8B"/>
    <w:rsid w:val="00DC4CFC"/>
    <w:rsid w:val="00DC4F05"/>
    <w:rsid w:val="00DC527F"/>
    <w:rsid w:val="00DC5482"/>
    <w:rsid w:val="00DC582F"/>
    <w:rsid w:val="00DC615B"/>
    <w:rsid w:val="00DC649B"/>
    <w:rsid w:val="00DC6E7B"/>
    <w:rsid w:val="00DC7845"/>
    <w:rsid w:val="00DC797B"/>
    <w:rsid w:val="00DC7C71"/>
    <w:rsid w:val="00DD0523"/>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B5F"/>
    <w:rsid w:val="00DD508C"/>
    <w:rsid w:val="00DD5199"/>
    <w:rsid w:val="00DD5554"/>
    <w:rsid w:val="00DD5B05"/>
    <w:rsid w:val="00DD60EA"/>
    <w:rsid w:val="00DD6389"/>
    <w:rsid w:val="00DD65C3"/>
    <w:rsid w:val="00DD66D6"/>
    <w:rsid w:val="00DD673C"/>
    <w:rsid w:val="00DD6ABA"/>
    <w:rsid w:val="00DD6F24"/>
    <w:rsid w:val="00DD7027"/>
    <w:rsid w:val="00DD7435"/>
    <w:rsid w:val="00DD74A9"/>
    <w:rsid w:val="00DD7C5D"/>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6D96"/>
    <w:rsid w:val="00DE7769"/>
    <w:rsid w:val="00DE7B60"/>
    <w:rsid w:val="00DE7CC9"/>
    <w:rsid w:val="00DE7E1D"/>
    <w:rsid w:val="00DE7E86"/>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879"/>
    <w:rsid w:val="00DF5BB4"/>
    <w:rsid w:val="00DF613F"/>
    <w:rsid w:val="00DF633E"/>
    <w:rsid w:val="00DF6486"/>
    <w:rsid w:val="00DF686B"/>
    <w:rsid w:val="00DF6A63"/>
    <w:rsid w:val="00DF6EA9"/>
    <w:rsid w:val="00DF7101"/>
    <w:rsid w:val="00DF7109"/>
    <w:rsid w:val="00DF719C"/>
    <w:rsid w:val="00DF734F"/>
    <w:rsid w:val="00DF73D3"/>
    <w:rsid w:val="00DF7951"/>
    <w:rsid w:val="00DF7FB6"/>
    <w:rsid w:val="00DF7FC5"/>
    <w:rsid w:val="00E002A5"/>
    <w:rsid w:val="00E0094B"/>
    <w:rsid w:val="00E01048"/>
    <w:rsid w:val="00E011BA"/>
    <w:rsid w:val="00E01948"/>
    <w:rsid w:val="00E01C37"/>
    <w:rsid w:val="00E02C25"/>
    <w:rsid w:val="00E030F7"/>
    <w:rsid w:val="00E03318"/>
    <w:rsid w:val="00E03B2F"/>
    <w:rsid w:val="00E0413D"/>
    <w:rsid w:val="00E042D7"/>
    <w:rsid w:val="00E042F3"/>
    <w:rsid w:val="00E04CDF"/>
    <w:rsid w:val="00E0504D"/>
    <w:rsid w:val="00E0534E"/>
    <w:rsid w:val="00E058A1"/>
    <w:rsid w:val="00E05D3D"/>
    <w:rsid w:val="00E05E5F"/>
    <w:rsid w:val="00E060DF"/>
    <w:rsid w:val="00E060EF"/>
    <w:rsid w:val="00E068E2"/>
    <w:rsid w:val="00E06A09"/>
    <w:rsid w:val="00E06A52"/>
    <w:rsid w:val="00E07027"/>
    <w:rsid w:val="00E07A52"/>
    <w:rsid w:val="00E07DA2"/>
    <w:rsid w:val="00E107A8"/>
    <w:rsid w:val="00E10AAE"/>
    <w:rsid w:val="00E10FDA"/>
    <w:rsid w:val="00E1109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D6"/>
    <w:rsid w:val="00E15C39"/>
    <w:rsid w:val="00E161A0"/>
    <w:rsid w:val="00E161CE"/>
    <w:rsid w:val="00E16BE9"/>
    <w:rsid w:val="00E16DBC"/>
    <w:rsid w:val="00E1723F"/>
    <w:rsid w:val="00E17563"/>
    <w:rsid w:val="00E17D63"/>
    <w:rsid w:val="00E20334"/>
    <w:rsid w:val="00E205AA"/>
    <w:rsid w:val="00E20E78"/>
    <w:rsid w:val="00E20F2B"/>
    <w:rsid w:val="00E210F2"/>
    <w:rsid w:val="00E2119D"/>
    <w:rsid w:val="00E21319"/>
    <w:rsid w:val="00E214C5"/>
    <w:rsid w:val="00E2154E"/>
    <w:rsid w:val="00E21AA3"/>
    <w:rsid w:val="00E21D54"/>
    <w:rsid w:val="00E21D5E"/>
    <w:rsid w:val="00E21E29"/>
    <w:rsid w:val="00E22107"/>
    <w:rsid w:val="00E221E3"/>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302CA"/>
    <w:rsid w:val="00E307EC"/>
    <w:rsid w:val="00E3083A"/>
    <w:rsid w:val="00E30C5F"/>
    <w:rsid w:val="00E30D79"/>
    <w:rsid w:val="00E30E7F"/>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676"/>
    <w:rsid w:val="00E5484A"/>
    <w:rsid w:val="00E55079"/>
    <w:rsid w:val="00E55238"/>
    <w:rsid w:val="00E56702"/>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6119"/>
    <w:rsid w:val="00E66760"/>
    <w:rsid w:val="00E66CFD"/>
    <w:rsid w:val="00E671F2"/>
    <w:rsid w:val="00E67309"/>
    <w:rsid w:val="00E6748A"/>
    <w:rsid w:val="00E674AA"/>
    <w:rsid w:val="00E676AD"/>
    <w:rsid w:val="00E679CC"/>
    <w:rsid w:val="00E67A75"/>
    <w:rsid w:val="00E7062E"/>
    <w:rsid w:val="00E7070E"/>
    <w:rsid w:val="00E70788"/>
    <w:rsid w:val="00E70D3A"/>
    <w:rsid w:val="00E70ECE"/>
    <w:rsid w:val="00E70FA9"/>
    <w:rsid w:val="00E70FF2"/>
    <w:rsid w:val="00E711AA"/>
    <w:rsid w:val="00E715E4"/>
    <w:rsid w:val="00E71629"/>
    <w:rsid w:val="00E71BA5"/>
    <w:rsid w:val="00E72963"/>
    <w:rsid w:val="00E72D66"/>
    <w:rsid w:val="00E7323A"/>
    <w:rsid w:val="00E73300"/>
    <w:rsid w:val="00E73EF4"/>
    <w:rsid w:val="00E74E80"/>
    <w:rsid w:val="00E7506F"/>
    <w:rsid w:val="00E75476"/>
    <w:rsid w:val="00E75C4B"/>
    <w:rsid w:val="00E75DE1"/>
    <w:rsid w:val="00E76164"/>
    <w:rsid w:val="00E762D1"/>
    <w:rsid w:val="00E767F7"/>
    <w:rsid w:val="00E7686A"/>
    <w:rsid w:val="00E76AA4"/>
    <w:rsid w:val="00E76ADD"/>
    <w:rsid w:val="00E76DBB"/>
    <w:rsid w:val="00E77663"/>
    <w:rsid w:val="00E77794"/>
    <w:rsid w:val="00E80150"/>
    <w:rsid w:val="00E804E5"/>
    <w:rsid w:val="00E8094A"/>
    <w:rsid w:val="00E80D9B"/>
    <w:rsid w:val="00E811CB"/>
    <w:rsid w:val="00E81256"/>
    <w:rsid w:val="00E815F1"/>
    <w:rsid w:val="00E81781"/>
    <w:rsid w:val="00E8180C"/>
    <w:rsid w:val="00E8208E"/>
    <w:rsid w:val="00E82905"/>
    <w:rsid w:val="00E82B9A"/>
    <w:rsid w:val="00E830EC"/>
    <w:rsid w:val="00E83189"/>
    <w:rsid w:val="00E83418"/>
    <w:rsid w:val="00E84168"/>
    <w:rsid w:val="00E849AE"/>
    <w:rsid w:val="00E84FF4"/>
    <w:rsid w:val="00E85340"/>
    <w:rsid w:val="00E85413"/>
    <w:rsid w:val="00E854FE"/>
    <w:rsid w:val="00E855CF"/>
    <w:rsid w:val="00E85C0C"/>
    <w:rsid w:val="00E85D7C"/>
    <w:rsid w:val="00E85DA8"/>
    <w:rsid w:val="00E867EA"/>
    <w:rsid w:val="00E86872"/>
    <w:rsid w:val="00E86B0C"/>
    <w:rsid w:val="00E86CD6"/>
    <w:rsid w:val="00E87703"/>
    <w:rsid w:val="00E87876"/>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3354"/>
    <w:rsid w:val="00E93784"/>
    <w:rsid w:val="00E947D0"/>
    <w:rsid w:val="00E94CE5"/>
    <w:rsid w:val="00E94DA8"/>
    <w:rsid w:val="00E94DAD"/>
    <w:rsid w:val="00E94F8E"/>
    <w:rsid w:val="00E94FD9"/>
    <w:rsid w:val="00E95D81"/>
    <w:rsid w:val="00E95F3E"/>
    <w:rsid w:val="00E96078"/>
    <w:rsid w:val="00E961DE"/>
    <w:rsid w:val="00E964AD"/>
    <w:rsid w:val="00E965F5"/>
    <w:rsid w:val="00E968D6"/>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30B6"/>
    <w:rsid w:val="00EA368E"/>
    <w:rsid w:val="00EA3963"/>
    <w:rsid w:val="00EA423F"/>
    <w:rsid w:val="00EA44B9"/>
    <w:rsid w:val="00EA4E4E"/>
    <w:rsid w:val="00EA4F81"/>
    <w:rsid w:val="00EA4FEC"/>
    <w:rsid w:val="00EA51BA"/>
    <w:rsid w:val="00EA54D2"/>
    <w:rsid w:val="00EA5B91"/>
    <w:rsid w:val="00EA5E29"/>
    <w:rsid w:val="00EA63B5"/>
    <w:rsid w:val="00EA6517"/>
    <w:rsid w:val="00EA691A"/>
    <w:rsid w:val="00EA6A5A"/>
    <w:rsid w:val="00EA6AED"/>
    <w:rsid w:val="00EA799F"/>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690"/>
    <w:rsid w:val="00EC6853"/>
    <w:rsid w:val="00EC69AD"/>
    <w:rsid w:val="00EC69FC"/>
    <w:rsid w:val="00EC774C"/>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E45"/>
    <w:rsid w:val="00ED318A"/>
    <w:rsid w:val="00ED33B7"/>
    <w:rsid w:val="00ED35DE"/>
    <w:rsid w:val="00ED3ACA"/>
    <w:rsid w:val="00ED3B08"/>
    <w:rsid w:val="00ED3D85"/>
    <w:rsid w:val="00ED4126"/>
    <w:rsid w:val="00ED4211"/>
    <w:rsid w:val="00ED427F"/>
    <w:rsid w:val="00ED4BC4"/>
    <w:rsid w:val="00ED4CEB"/>
    <w:rsid w:val="00ED4D39"/>
    <w:rsid w:val="00ED4DAA"/>
    <w:rsid w:val="00ED5D05"/>
    <w:rsid w:val="00ED5FDC"/>
    <w:rsid w:val="00ED62D7"/>
    <w:rsid w:val="00ED670F"/>
    <w:rsid w:val="00ED6E66"/>
    <w:rsid w:val="00ED7093"/>
    <w:rsid w:val="00ED711A"/>
    <w:rsid w:val="00ED7D16"/>
    <w:rsid w:val="00ED7F37"/>
    <w:rsid w:val="00EE03A5"/>
    <w:rsid w:val="00EE09BD"/>
    <w:rsid w:val="00EE0C6D"/>
    <w:rsid w:val="00EE0FCA"/>
    <w:rsid w:val="00EE133A"/>
    <w:rsid w:val="00EE17BB"/>
    <w:rsid w:val="00EE1AAD"/>
    <w:rsid w:val="00EE1C92"/>
    <w:rsid w:val="00EE1DE8"/>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488"/>
    <w:rsid w:val="00EE5552"/>
    <w:rsid w:val="00EE5AA5"/>
    <w:rsid w:val="00EE5F5A"/>
    <w:rsid w:val="00EE636E"/>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A72"/>
    <w:rsid w:val="00EF2DBE"/>
    <w:rsid w:val="00EF35AB"/>
    <w:rsid w:val="00EF380C"/>
    <w:rsid w:val="00EF3D1C"/>
    <w:rsid w:val="00EF3F2E"/>
    <w:rsid w:val="00EF45F3"/>
    <w:rsid w:val="00EF470A"/>
    <w:rsid w:val="00EF4960"/>
    <w:rsid w:val="00EF4AAD"/>
    <w:rsid w:val="00EF4DC0"/>
    <w:rsid w:val="00EF4FEB"/>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D52"/>
    <w:rsid w:val="00F02ECC"/>
    <w:rsid w:val="00F0329B"/>
    <w:rsid w:val="00F038BE"/>
    <w:rsid w:val="00F03B80"/>
    <w:rsid w:val="00F03D96"/>
    <w:rsid w:val="00F03DA9"/>
    <w:rsid w:val="00F04278"/>
    <w:rsid w:val="00F0439E"/>
    <w:rsid w:val="00F04472"/>
    <w:rsid w:val="00F04F5E"/>
    <w:rsid w:val="00F050ED"/>
    <w:rsid w:val="00F0544F"/>
    <w:rsid w:val="00F0548E"/>
    <w:rsid w:val="00F068EB"/>
    <w:rsid w:val="00F06941"/>
    <w:rsid w:val="00F06F0A"/>
    <w:rsid w:val="00F07326"/>
    <w:rsid w:val="00F07501"/>
    <w:rsid w:val="00F07A36"/>
    <w:rsid w:val="00F07AEC"/>
    <w:rsid w:val="00F07BD1"/>
    <w:rsid w:val="00F07BDE"/>
    <w:rsid w:val="00F07CAA"/>
    <w:rsid w:val="00F1017F"/>
    <w:rsid w:val="00F102D7"/>
    <w:rsid w:val="00F10502"/>
    <w:rsid w:val="00F10D90"/>
    <w:rsid w:val="00F10FDD"/>
    <w:rsid w:val="00F1114A"/>
    <w:rsid w:val="00F11685"/>
    <w:rsid w:val="00F11CA5"/>
    <w:rsid w:val="00F11CB4"/>
    <w:rsid w:val="00F12215"/>
    <w:rsid w:val="00F12292"/>
    <w:rsid w:val="00F13357"/>
    <w:rsid w:val="00F1341E"/>
    <w:rsid w:val="00F1357E"/>
    <w:rsid w:val="00F138EC"/>
    <w:rsid w:val="00F13909"/>
    <w:rsid w:val="00F149AC"/>
    <w:rsid w:val="00F14AA2"/>
    <w:rsid w:val="00F150C8"/>
    <w:rsid w:val="00F15180"/>
    <w:rsid w:val="00F15410"/>
    <w:rsid w:val="00F15862"/>
    <w:rsid w:val="00F15D61"/>
    <w:rsid w:val="00F15DC4"/>
    <w:rsid w:val="00F162AA"/>
    <w:rsid w:val="00F16BDC"/>
    <w:rsid w:val="00F16C48"/>
    <w:rsid w:val="00F16F3D"/>
    <w:rsid w:val="00F17255"/>
    <w:rsid w:val="00F17963"/>
    <w:rsid w:val="00F179B4"/>
    <w:rsid w:val="00F17CC5"/>
    <w:rsid w:val="00F17CF7"/>
    <w:rsid w:val="00F20234"/>
    <w:rsid w:val="00F202AA"/>
    <w:rsid w:val="00F203F9"/>
    <w:rsid w:val="00F205D6"/>
    <w:rsid w:val="00F20D5C"/>
    <w:rsid w:val="00F21280"/>
    <w:rsid w:val="00F219C6"/>
    <w:rsid w:val="00F21B18"/>
    <w:rsid w:val="00F21EB9"/>
    <w:rsid w:val="00F21F6A"/>
    <w:rsid w:val="00F21F8F"/>
    <w:rsid w:val="00F22F39"/>
    <w:rsid w:val="00F2317C"/>
    <w:rsid w:val="00F231D0"/>
    <w:rsid w:val="00F2377A"/>
    <w:rsid w:val="00F23E30"/>
    <w:rsid w:val="00F24414"/>
    <w:rsid w:val="00F247D0"/>
    <w:rsid w:val="00F2492A"/>
    <w:rsid w:val="00F2536B"/>
    <w:rsid w:val="00F2554D"/>
    <w:rsid w:val="00F25C8E"/>
    <w:rsid w:val="00F26077"/>
    <w:rsid w:val="00F2614B"/>
    <w:rsid w:val="00F26310"/>
    <w:rsid w:val="00F26545"/>
    <w:rsid w:val="00F265A9"/>
    <w:rsid w:val="00F2672F"/>
    <w:rsid w:val="00F26BFD"/>
    <w:rsid w:val="00F275FC"/>
    <w:rsid w:val="00F278DD"/>
    <w:rsid w:val="00F302B4"/>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5098"/>
    <w:rsid w:val="00F35416"/>
    <w:rsid w:val="00F3559D"/>
    <w:rsid w:val="00F359D3"/>
    <w:rsid w:val="00F35CFE"/>
    <w:rsid w:val="00F3607A"/>
    <w:rsid w:val="00F36668"/>
    <w:rsid w:val="00F36B9B"/>
    <w:rsid w:val="00F37285"/>
    <w:rsid w:val="00F374B7"/>
    <w:rsid w:val="00F37A03"/>
    <w:rsid w:val="00F37D76"/>
    <w:rsid w:val="00F37DB8"/>
    <w:rsid w:val="00F40495"/>
    <w:rsid w:val="00F40C1E"/>
    <w:rsid w:val="00F413C4"/>
    <w:rsid w:val="00F413FF"/>
    <w:rsid w:val="00F4172B"/>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D26"/>
    <w:rsid w:val="00F50240"/>
    <w:rsid w:val="00F5025D"/>
    <w:rsid w:val="00F5075C"/>
    <w:rsid w:val="00F508ED"/>
    <w:rsid w:val="00F50C61"/>
    <w:rsid w:val="00F50E0D"/>
    <w:rsid w:val="00F510C1"/>
    <w:rsid w:val="00F519D1"/>
    <w:rsid w:val="00F51A9D"/>
    <w:rsid w:val="00F52314"/>
    <w:rsid w:val="00F524E0"/>
    <w:rsid w:val="00F52851"/>
    <w:rsid w:val="00F528E7"/>
    <w:rsid w:val="00F52F4F"/>
    <w:rsid w:val="00F52FDC"/>
    <w:rsid w:val="00F53299"/>
    <w:rsid w:val="00F533F5"/>
    <w:rsid w:val="00F53E2D"/>
    <w:rsid w:val="00F54878"/>
    <w:rsid w:val="00F54A23"/>
    <w:rsid w:val="00F54BF6"/>
    <w:rsid w:val="00F555D1"/>
    <w:rsid w:val="00F559C8"/>
    <w:rsid w:val="00F5656B"/>
    <w:rsid w:val="00F5672A"/>
    <w:rsid w:val="00F56762"/>
    <w:rsid w:val="00F56A9C"/>
    <w:rsid w:val="00F5724A"/>
    <w:rsid w:val="00F5751A"/>
    <w:rsid w:val="00F57782"/>
    <w:rsid w:val="00F600B5"/>
    <w:rsid w:val="00F6015E"/>
    <w:rsid w:val="00F6032A"/>
    <w:rsid w:val="00F60FE9"/>
    <w:rsid w:val="00F613FB"/>
    <w:rsid w:val="00F61520"/>
    <w:rsid w:val="00F61787"/>
    <w:rsid w:val="00F62174"/>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70D"/>
    <w:rsid w:val="00F67201"/>
    <w:rsid w:val="00F6744C"/>
    <w:rsid w:val="00F678EE"/>
    <w:rsid w:val="00F67A53"/>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86D"/>
    <w:rsid w:val="00F77910"/>
    <w:rsid w:val="00F779AE"/>
    <w:rsid w:val="00F77D4A"/>
    <w:rsid w:val="00F77E45"/>
    <w:rsid w:val="00F80384"/>
    <w:rsid w:val="00F80717"/>
    <w:rsid w:val="00F813C2"/>
    <w:rsid w:val="00F81AB6"/>
    <w:rsid w:val="00F81D70"/>
    <w:rsid w:val="00F8224F"/>
    <w:rsid w:val="00F83387"/>
    <w:rsid w:val="00F8382B"/>
    <w:rsid w:val="00F838F2"/>
    <w:rsid w:val="00F83A04"/>
    <w:rsid w:val="00F83A42"/>
    <w:rsid w:val="00F83DB0"/>
    <w:rsid w:val="00F83F37"/>
    <w:rsid w:val="00F84196"/>
    <w:rsid w:val="00F84D2D"/>
    <w:rsid w:val="00F84D5A"/>
    <w:rsid w:val="00F84EE7"/>
    <w:rsid w:val="00F852F3"/>
    <w:rsid w:val="00F85411"/>
    <w:rsid w:val="00F85A26"/>
    <w:rsid w:val="00F85BE0"/>
    <w:rsid w:val="00F85CAE"/>
    <w:rsid w:val="00F865F4"/>
    <w:rsid w:val="00F86664"/>
    <w:rsid w:val="00F87448"/>
    <w:rsid w:val="00F87649"/>
    <w:rsid w:val="00F87C56"/>
    <w:rsid w:val="00F90142"/>
    <w:rsid w:val="00F9014C"/>
    <w:rsid w:val="00F90431"/>
    <w:rsid w:val="00F905CA"/>
    <w:rsid w:val="00F90757"/>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D6"/>
    <w:rsid w:val="00FA0CCF"/>
    <w:rsid w:val="00FA0FE4"/>
    <w:rsid w:val="00FA140B"/>
    <w:rsid w:val="00FA1C0E"/>
    <w:rsid w:val="00FA1DAC"/>
    <w:rsid w:val="00FA1DFB"/>
    <w:rsid w:val="00FA1FD0"/>
    <w:rsid w:val="00FA25DB"/>
    <w:rsid w:val="00FA2779"/>
    <w:rsid w:val="00FA2F61"/>
    <w:rsid w:val="00FA30D6"/>
    <w:rsid w:val="00FA318D"/>
    <w:rsid w:val="00FA31E1"/>
    <w:rsid w:val="00FA3586"/>
    <w:rsid w:val="00FA37E3"/>
    <w:rsid w:val="00FA46EB"/>
    <w:rsid w:val="00FA4FF3"/>
    <w:rsid w:val="00FA5231"/>
    <w:rsid w:val="00FA5934"/>
    <w:rsid w:val="00FA5955"/>
    <w:rsid w:val="00FA6282"/>
    <w:rsid w:val="00FA656F"/>
    <w:rsid w:val="00FA674C"/>
    <w:rsid w:val="00FA6C5B"/>
    <w:rsid w:val="00FA6F83"/>
    <w:rsid w:val="00FA72BF"/>
    <w:rsid w:val="00FA7E25"/>
    <w:rsid w:val="00FA7FC0"/>
    <w:rsid w:val="00FB0815"/>
    <w:rsid w:val="00FB1176"/>
    <w:rsid w:val="00FB1188"/>
    <w:rsid w:val="00FB1827"/>
    <w:rsid w:val="00FB1EB6"/>
    <w:rsid w:val="00FB20DE"/>
    <w:rsid w:val="00FB2553"/>
    <w:rsid w:val="00FB29F1"/>
    <w:rsid w:val="00FB2AE8"/>
    <w:rsid w:val="00FB2C1F"/>
    <w:rsid w:val="00FB2D84"/>
    <w:rsid w:val="00FB2DBC"/>
    <w:rsid w:val="00FB2E7B"/>
    <w:rsid w:val="00FB33E1"/>
    <w:rsid w:val="00FB352B"/>
    <w:rsid w:val="00FB36E2"/>
    <w:rsid w:val="00FB3B38"/>
    <w:rsid w:val="00FB3FCA"/>
    <w:rsid w:val="00FB4167"/>
    <w:rsid w:val="00FB4553"/>
    <w:rsid w:val="00FB4848"/>
    <w:rsid w:val="00FB488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61FC"/>
    <w:rsid w:val="00FC7A94"/>
    <w:rsid w:val="00FC7C0B"/>
    <w:rsid w:val="00FC7EB1"/>
    <w:rsid w:val="00FD12EC"/>
    <w:rsid w:val="00FD21A5"/>
    <w:rsid w:val="00FD26D9"/>
    <w:rsid w:val="00FD2CCB"/>
    <w:rsid w:val="00FD2E6F"/>
    <w:rsid w:val="00FD3457"/>
    <w:rsid w:val="00FD35D4"/>
    <w:rsid w:val="00FD3EFA"/>
    <w:rsid w:val="00FD4746"/>
    <w:rsid w:val="00FD523D"/>
    <w:rsid w:val="00FD5599"/>
    <w:rsid w:val="00FD5735"/>
    <w:rsid w:val="00FD585D"/>
    <w:rsid w:val="00FD5A15"/>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62E"/>
    <w:rsid w:val="00FE48D9"/>
    <w:rsid w:val="00FE4926"/>
    <w:rsid w:val="00FE5705"/>
    <w:rsid w:val="00FE5EE4"/>
    <w:rsid w:val="00FE636B"/>
    <w:rsid w:val="00FE65CC"/>
    <w:rsid w:val="00FE6626"/>
    <w:rsid w:val="00FE6D74"/>
    <w:rsid w:val="00FE7262"/>
    <w:rsid w:val="00FE732E"/>
    <w:rsid w:val="00FE7818"/>
    <w:rsid w:val="00FF01D1"/>
    <w:rsid w:val="00FF112B"/>
    <w:rsid w:val="00FF1656"/>
    <w:rsid w:val="00FF1897"/>
    <w:rsid w:val="00FF1940"/>
    <w:rsid w:val="00FF1A8E"/>
    <w:rsid w:val="00FF1AEA"/>
    <w:rsid w:val="00FF1C69"/>
    <w:rsid w:val="00FF1CC9"/>
    <w:rsid w:val="00FF1E1B"/>
    <w:rsid w:val="00FF20C4"/>
    <w:rsid w:val="00FF2966"/>
    <w:rsid w:val="00FF2D13"/>
    <w:rsid w:val="00FF3544"/>
    <w:rsid w:val="00FF3B29"/>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F4B7B78F-C0A7-496D-BE56-FBD5100432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79716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hyperlink" Target="file:///E:\&#27605;&#19994;\PHD_thesis\&#21338;&#22763;&#35770;&#25991;.docx"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eader" Target="header9.xml"/><Relationship Id="rId33" Type="http://schemas.openxmlformats.org/officeDocument/2006/relationships/header" Target="header12.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yperlink" Target="file:///E:\&#27605;&#19994;\PHD_thesis\&#21338;&#22763;&#35770;&#25991;.docx" TargetMode="Externa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3.png"/><Relationship Id="rId32" Type="http://schemas.openxmlformats.org/officeDocument/2006/relationships/header" Target="header1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8.xml"/><Relationship Id="rId28" Type="http://schemas.openxmlformats.org/officeDocument/2006/relationships/image" Target="media/image4.png"/><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header" Target="header10.xml"/><Relationship Id="rId30" Type="http://schemas.openxmlformats.org/officeDocument/2006/relationships/image" Target="media/image6.png"/><Relationship Id="rId35" Type="http://schemas.openxmlformats.org/officeDocument/2006/relationships/theme" Target="theme/theme1.xml"/><Relationship Id="rId8"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895283-4F31-48DC-9822-DF5CE79527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88</TotalTime>
  <Pages>23</Pages>
  <Words>3674</Words>
  <Characters>20946</Characters>
  <Application>Microsoft Office Word</Application>
  <DocSecurity>0</DocSecurity>
  <Lines>174</Lines>
  <Paragraphs>49</Paragraphs>
  <ScaleCrop>false</ScaleCrop>
  <Company>gs</Company>
  <LinksUpToDate>false</LinksUpToDate>
  <CharactersWithSpaces>24571</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1033</cp:revision>
  <cp:lastPrinted>2017-03-16T13:49:00Z</cp:lastPrinted>
  <dcterms:created xsi:type="dcterms:W3CDTF">2017-03-13T17:09:00Z</dcterms:created>
  <dcterms:modified xsi:type="dcterms:W3CDTF">2018-01-16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